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400D05" w14:textId="3A168F08" w:rsidR="00DF07F9" w:rsidRPr="00DF07F9" w:rsidRDefault="00DF07F9" w:rsidP="00C30202">
      <w:pPr>
        <w:pStyle w:val="Heading1"/>
      </w:pPr>
      <w:r w:rsidRPr="00DF07F9">
        <w:t>Abstract</w:t>
      </w:r>
    </w:p>
    <w:p w14:paraId="1CB5C54A" w14:textId="1A5E9327" w:rsidR="001E732A" w:rsidRPr="00DF07F9" w:rsidRDefault="00C35424" w:rsidP="00C30202">
      <w:pPr>
        <w:pStyle w:val="abstract"/>
        <w:ind w:firstLine="0"/>
      </w:pPr>
      <w:r w:rsidRPr="00DF07F9">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w:t>
      </w:r>
      <w:r w:rsidR="00FA3B80" w:rsidRPr="00DF07F9">
        <w:t xml:space="preserve">Here, I use a </w:t>
      </w:r>
      <w:r w:rsidRPr="00DF07F9">
        <w:t xml:space="preserve">systematic review of the published IRAP literature to show that, contrary to Barnes-Holmes &amp; Harte’s (2022) account, (1) Barnes-Holmes repeatedly and explicitly stated that the IRAP is an implicit measure, and (2) Barnes-Holmes did not “lose control” of the task. Rather, </w:t>
      </w:r>
      <w:r w:rsidR="00FA3B80" w:rsidRPr="00DF07F9">
        <w:t xml:space="preserve">an analysis of authorship patterns shows that </w:t>
      </w:r>
      <w:r w:rsidRPr="00DF07F9">
        <w:t>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w:t>
      </w:r>
      <w:r w:rsidR="00612BFD" w:rsidRPr="00DF07F9">
        <w:t>.</w:t>
      </w:r>
    </w:p>
    <w:p w14:paraId="33FC7E70" w14:textId="77777777" w:rsidR="00612BFD" w:rsidRPr="00DF07F9" w:rsidRDefault="00612BFD" w:rsidP="00C30202">
      <w:pPr>
        <w:pStyle w:val="abstract"/>
      </w:pPr>
    </w:p>
    <w:p w14:paraId="657CC2B4" w14:textId="77777777" w:rsidR="00D80D23" w:rsidRPr="00DF07F9" w:rsidRDefault="00D80D23" w:rsidP="00C30202">
      <w:pPr>
        <w:sectPr w:rsidR="00D80D23" w:rsidRPr="00DF07F9" w:rsidSect="0029589C">
          <w:headerReference w:type="even" r:id="rId7"/>
          <w:headerReference w:type="default" r:id="rId8"/>
          <w:footerReference w:type="even" r:id="rId9"/>
          <w:footerReference w:type="default" r:id="rId10"/>
          <w:type w:val="continuous"/>
          <w:pgSz w:w="11900" w:h="16840"/>
          <w:pgMar w:top="1440" w:right="1440" w:bottom="1440" w:left="1440" w:header="708" w:footer="501" w:gutter="0"/>
          <w:cols w:space="200"/>
          <w:docGrid w:linePitch="360"/>
        </w:sectPr>
      </w:pPr>
    </w:p>
    <w:p w14:paraId="3F736226" w14:textId="77777777" w:rsidR="00DF07F9" w:rsidRDefault="00DF07F9" w:rsidP="00C30202">
      <w:r>
        <w:br w:type="page"/>
      </w:r>
    </w:p>
    <w:p w14:paraId="219BBDF5" w14:textId="1287169E" w:rsidR="001E352F" w:rsidRDefault="00572554" w:rsidP="00C30202">
      <w:r w:rsidRPr="00DF07F9">
        <w:lastRenderedPageBreak/>
        <w:t xml:space="preserve">Barnes-Holmes &amp; Harte </w:t>
      </w:r>
      <w:r w:rsidR="000C1B07" w:rsidRPr="00DF07F9">
        <w:fldChar w:fldCharType="begin"/>
      </w:r>
      <w:r w:rsidR="00301C15" w:rsidRPr="00DF07F9">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DF07F9">
        <w:fldChar w:fldCharType="separate"/>
      </w:r>
      <w:r w:rsidR="000C1B07" w:rsidRPr="00DF07F9">
        <w:t>(2022)</w:t>
      </w:r>
      <w:r w:rsidR="000C1B07" w:rsidRPr="00DF07F9">
        <w:fldChar w:fldCharType="end"/>
      </w:r>
      <w:r w:rsidR="000C1B07" w:rsidRPr="00DF07F9">
        <w:t xml:space="preserve"> </w:t>
      </w:r>
      <w:r w:rsidR="00057705" w:rsidRPr="00DF07F9">
        <w:t xml:space="preserve">recently </w:t>
      </w:r>
      <w:r w:rsidR="000C6B74" w:rsidRPr="00DF07F9">
        <w:t xml:space="preserve">provided </w:t>
      </w:r>
      <w:r w:rsidR="002016A3" w:rsidRPr="00DF07F9">
        <w:t>their</w:t>
      </w:r>
      <w:r w:rsidR="000C6B74" w:rsidRPr="00DF07F9">
        <w:t xml:space="preserve"> </w:t>
      </w:r>
      <w:r w:rsidR="00692B75" w:rsidRPr="00DF07F9">
        <w:t>histor</w:t>
      </w:r>
      <w:r w:rsidR="002016A3" w:rsidRPr="00DF07F9">
        <w:t>ical account</w:t>
      </w:r>
      <w:r w:rsidR="00692B75" w:rsidRPr="00DF07F9">
        <w:t xml:space="preserve"> of the </w:t>
      </w:r>
      <w:r w:rsidR="000C6B74" w:rsidRPr="00DF07F9">
        <w:t xml:space="preserve">development and use of </w:t>
      </w:r>
      <w:r w:rsidR="000C6B74" w:rsidRPr="00D33126">
        <w:t xml:space="preserve">the </w:t>
      </w:r>
      <w:r w:rsidR="000C1B07" w:rsidRPr="00D33126">
        <w:t>Implicit Relational Assessment Procedure (IRAP</w:t>
      </w:r>
      <w:r w:rsidR="00A3113F">
        <w:t xml:space="preserve">), a task that has seen substantial use within behavioral research </w:t>
      </w:r>
      <w:r w:rsidR="00A3113F">
        <w:fldChar w:fldCharType="begin"/>
      </w:r>
      <w:r w:rsidR="00A3113F">
        <w:instrText xml:space="preserve"> ADDIN ZOTERO_ITEM CSL_CITATION {"citationID":"xxFgZq7K","properties":{"formattedCitation":"(for a systematic review, see Hussey, 2023)","plainCitation":"(for a systematic review, see 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prefix":"for a systematic review, see "}],"schema":"https://github.com/citation-style-language/schema/raw/master/csl-citation.json"} </w:instrText>
      </w:r>
      <w:r w:rsidR="00A3113F">
        <w:fldChar w:fldCharType="separate"/>
      </w:r>
      <w:r w:rsidR="00A3113F">
        <w:rPr>
          <w:noProof/>
        </w:rPr>
        <w:t>(for a systematic review, see Hussey, 2023)</w:t>
      </w:r>
      <w:r w:rsidR="00A3113F">
        <w:fldChar w:fldCharType="end"/>
      </w:r>
      <w:r w:rsidR="001F2131" w:rsidRPr="00D33126">
        <w:t xml:space="preserve">. Unfortunately, their core </w:t>
      </w:r>
      <w:r w:rsidR="000666DD" w:rsidRPr="00D33126">
        <w:t>assertions</w:t>
      </w:r>
      <w:r w:rsidR="001F2131" w:rsidRPr="00D33126">
        <w:t xml:space="preserve"> are at odds with the published scientific record.</w:t>
      </w:r>
      <w:r w:rsidR="00D9727E" w:rsidRPr="00D33126">
        <w:t xml:space="preserve"> </w:t>
      </w:r>
      <w:r w:rsidR="005077D0" w:rsidRPr="00D33126">
        <w:t xml:space="preserve">As scientists </w:t>
      </w:r>
      <w:r w:rsidR="004D2E30" w:rsidRPr="00D33126">
        <w:t xml:space="preserve">generally, </w:t>
      </w:r>
      <w:r w:rsidR="005077D0" w:rsidRPr="00D33126">
        <w:t xml:space="preserve">we should be concerned with verifiable facts </w:t>
      </w:r>
      <w:r w:rsidR="00821CCF" w:rsidRPr="00D33126">
        <w:t>and avoid revisionism. As behaviorists specifically, we should take responsibility</w:t>
      </w:r>
      <w:r w:rsidR="00821CCF" w:rsidRPr="00DF07F9">
        <w:t xml:space="preserve"> for </w:t>
      </w:r>
      <w:r w:rsidR="004B7FA7" w:rsidRPr="00DF07F9">
        <w:t xml:space="preserve">how we have </w:t>
      </w:r>
      <w:r w:rsidR="0076065F" w:rsidRPr="00DF07F9">
        <w:t>arrang</w:t>
      </w:r>
      <w:r w:rsidR="004B7FA7" w:rsidRPr="00DF07F9">
        <w:t xml:space="preserve">ed </w:t>
      </w:r>
      <w:r w:rsidR="0076065F" w:rsidRPr="00DF07F9">
        <w:t xml:space="preserve">the </w:t>
      </w:r>
      <w:r w:rsidR="00821CCF" w:rsidRPr="00DF07F9">
        <w:t>environment</w:t>
      </w:r>
      <w:r w:rsidR="0076065F" w:rsidRPr="00DF07F9">
        <w:t xml:space="preserve"> </w:t>
      </w:r>
      <w:r w:rsidR="004B7FA7" w:rsidRPr="00DF07F9">
        <w:t xml:space="preserve">and how </w:t>
      </w:r>
      <w:r w:rsidR="008D0075" w:rsidRPr="00DF07F9">
        <w:t>this</w:t>
      </w:r>
      <w:r w:rsidR="004B7FA7" w:rsidRPr="00DF07F9">
        <w:t xml:space="preserve"> has </w:t>
      </w:r>
      <w:r w:rsidR="00821CCF" w:rsidRPr="00DF07F9">
        <w:t>influence</w:t>
      </w:r>
      <w:r w:rsidR="004B7FA7" w:rsidRPr="00DF07F9">
        <w:t>d</w:t>
      </w:r>
      <w:r w:rsidR="00821CCF" w:rsidRPr="00DF07F9">
        <w:t xml:space="preserve"> </w:t>
      </w:r>
      <w:r w:rsidR="0076065F" w:rsidRPr="00DF07F9">
        <w:t xml:space="preserve">the behavior of </w:t>
      </w:r>
      <w:r w:rsidR="00821CCF" w:rsidRPr="00DF07F9">
        <w:t xml:space="preserve">other scientists. </w:t>
      </w:r>
      <w:r w:rsidR="006E767A" w:rsidRPr="00DF07F9">
        <w:t xml:space="preserve">For example, other researchers are likely to use a task as an implicit measure if we repeatedly assert that it is one. </w:t>
      </w:r>
      <w:r w:rsidR="00D9727E" w:rsidRPr="00DF07F9">
        <w:t>Th</w:t>
      </w:r>
      <w:r w:rsidR="00B913CB" w:rsidRPr="00DF07F9">
        <w:t>is</w:t>
      </w:r>
      <w:r w:rsidR="00D9727E" w:rsidRPr="00DF07F9">
        <w:t xml:space="preserve"> commentary </w:t>
      </w:r>
      <w:r w:rsidR="005077D0" w:rsidRPr="00DF07F9">
        <w:t xml:space="preserve">therefore </w:t>
      </w:r>
      <w:r w:rsidR="00D9727E" w:rsidRPr="00DF07F9">
        <w:t xml:space="preserve">details </w:t>
      </w:r>
      <w:r w:rsidR="0076065F" w:rsidRPr="00DF07F9">
        <w:t xml:space="preserve">and corrects </w:t>
      </w:r>
      <w:r w:rsidR="00D9727E" w:rsidRPr="00DF07F9">
        <w:t xml:space="preserve">the </w:t>
      </w:r>
      <w:r w:rsidR="005B0362" w:rsidRPr="00DF07F9">
        <w:t xml:space="preserve">two key </w:t>
      </w:r>
      <w:r w:rsidR="00D9727E" w:rsidRPr="00DF07F9">
        <w:t xml:space="preserve">inconsistencies between the </w:t>
      </w:r>
      <w:r w:rsidR="0076065F" w:rsidRPr="00DF07F9">
        <w:t xml:space="preserve">account provided by </w:t>
      </w:r>
      <w:r w:rsidR="00D9727E" w:rsidRPr="00DF07F9">
        <w:t xml:space="preserve">Barnes-Holmes &amp; Harte </w:t>
      </w:r>
      <w:r w:rsidR="00D9727E" w:rsidRPr="00DF07F9">
        <w:fldChar w:fldCharType="begin"/>
      </w:r>
      <w:r w:rsidR="00301C15" w:rsidRPr="00DF07F9">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DF07F9">
        <w:fldChar w:fldCharType="separate"/>
      </w:r>
      <w:r w:rsidR="00D9727E" w:rsidRPr="00DF07F9">
        <w:t>(2022)</w:t>
      </w:r>
      <w:r w:rsidR="00D9727E" w:rsidRPr="00DF07F9">
        <w:fldChar w:fldCharType="end"/>
      </w:r>
      <w:r w:rsidR="00D9727E" w:rsidRPr="00DF07F9">
        <w:t xml:space="preserve"> and the actual contents </w:t>
      </w:r>
      <w:r w:rsidR="006D1CB6" w:rsidRPr="00DF07F9">
        <w:t xml:space="preserve">of </w:t>
      </w:r>
      <w:r w:rsidR="00D9727E" w:rsidRPr="00DF07F9">
        <w:t xml:space="preserve">Barnes-Holmes’ published </w:t>
      </w:r>
      <w:r w:rsidR="006D1CB6" w:rsidRPr="00DF07F9">
        <w:t xml:space="preserve">work </w:t>
      </w:r>
      <w:r w:rsidR="00D9727E" w:rsidRPr="00DF07F9">
        <w:t xml:space="preserve">on the IRAP. </w:t>
      </w:r>
      <w:r w:rsidR="00905785" w:rsidRPr="00DF07F9">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DF07F9">
        <w:t>These corrections are not merely pedantic: Barnes-Holmes &amp; Harte (2022) provide</w:t>
      </w:r>
      <w:r w:rsidR="00903C62" w:rsidRPr="00DF07F9">
        <w:t>d</w:t>
      </w:r>
      <w:r w:rsidR="00E52215" w:rsidRPr="00DF07F9">
        <w:t xml:space="preserve"> a roadmap for future research based on </w:t>
      </w:r>
      <w:r w:rsidR="00633005" w:rsidRPr="00DF07F9">
        <w:t xml:space="preserve">their view of the past </w:t>
      </w:r>
      <w:r w:rsidR="00B27D45" w:rsidRPr="00DF07F9">
        <w:t>nearly two decades</w:t>
      </w:r>
      <w:r w:rsidR="00633005" w:rsidRPr="00DF07F9">
        <w:t xml:space="preserve"> </w:t>
      </w:r>
      <w:r w:rsidR="00B27D45" w:rsidRPr="00DF07F9">
        <w:t xml:space="preserve">of </w:t>
      </w:r>
      <w:r w:rsidR="00633005" w:rsidRPr="00DF07F9">
        <w:t xml:space="preserve">IRAP </w:t>
      </w:r>
      <w:r w:rsidR="00B27D45" w:rsidRPr="00DF07F9">
        <w:t>research</w:t>
      </w:r>
      <w:r w:rsidR="007A2B53" w:rsidRPr="00DF07F9">
        <w:t xml:space="preserve">. </w:t>
      </w:r>
      <w:r w:rsidR="00D22B2C" w:rsidRPr="00DF07F9">
        <w:t xml:space="preserve">If future </w:t>
      </w:r>
      <w:r w:rsidR="00F477C0" w:rsidRPr="00DF07F9">
        <w:t xml:space="preserve">investments into </w:t>
      </w:r>
      <w:r w:rsidR="007A2B53" w:rsidRPr="00DF07F9">
        <w:t xml:space="preserve">IRAP </w:t>
      </w:r>
      <w:r w:rsidR="00377326" w:rsidRPr="00DF07F9">
        <w:t xml:space="preserve">research </w:t>
      </w:r>
      <w:r w:rsidR="00F477C0" w:rsidRPr="00DF07F9">
        <w:t>are to be successful</w:t>
      </w:r>
      <w:r w:rsidR="007A2B53" w:rsidRPr="00DF07F9">
        <w:t xml:space="preserve"> we must build them on an accurate account of the work </w:t>
      </w:r>
      <w:r w:rsidR="00D22B2C" w:rsidRPr="00DF07F9">
        <w:t>to date</w:t>
      </w:r>
      <w:r w:rsidR="005C36B7" w:rsidRPr="00DF07F9">
        <w:t>.</w:t>
      </w:r>
      <w:r w:rsidR="00E110FD" w:rsidRPr="00DF07F9">
        <w:t xml:space="preserve"> </w:t>
      </w:r>
      <w:r w:rsidR="005E0395" w:rsidRPr="00DF07F9">
        <w:t xml:space="preserve">Indeed, the credibility of </w:t>
      </w:r>
      <w:r w:rsidR="004F293F" w:rsidRPr="00DF07F9">
        <w:t xml:space="preserve">any </w:t>
      </w:r>
      <w:r w:rsidR="005E0395" w:rsidRPr="00DF07F9">
        <w:t xml:space="preserve">recommendations for the future of the task should be informed by the accuracy of </w:t>
      </w:r>
      <w:r w:rsidR="00992317" w:rsidRPr="00DF07F9">
        <w:t xml:space="preserve">the </w:t>
      </w:r>
      <w:r w:rsidR="005E0395" w:rsidRPr="00DF07F9">
        <w:t>account of its past.</w:t>
      </w:r>
    </w:p>
    <w:p w14:paraId="7BA73F3E" w14:textId="30BA3970" w:rsidR="0000409D" w:rsidRPr="0000409D" w:rsidRDefault="0000409D" w:rsidP="0000409D">
      <w:pPr>
        <w:pStyle w:val="Heading1"/>
      </w:pPr>
      <w:r>
        <w:t>M</w:t>
      </w:r>
      <w:r w:rsidRPr="0000409D">
        <w:t>aterials and methods</w:t>
      </w:r>
    </w:p>
    <w:p w14:paraId="2468946F" w14:textId="7F193F4B" w:rsidR="006810FE" w:rsidRDefault="006B4E43" w:rsidP="00C30202">
      <w:r w:rsidRPr="00DF07F9">
        <w:t xml:space="preserve">Barnes-Holmes &amp; Harte’s </w:t>
      </w:r>
      <w:r w:rsidRPr="00DF07F9">
        <w:fldChar w:fldCharType="begin"/>
      </w:r>
      <w:r w:rsidR="00301C15" w:rsidRPr="00DF07F9">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DF07F9">
        <w:fldChar w:fldCharType="separate"/>
      </w:r>
      <w:r w:rsidRPr="00DF07F9">
        <w:t>(2022)</w:t>
      </w:r>
      <w:r w:rsidRPr="00DF07F9">
        <w:fldChar w:fldCharType="end"/>
      </w:r>
      <w:r w:rsidRPr="00DF07F9">
        <w:t xml:space="preserve"> claims were therefore testing using </w:t>
      </w:r>
      <w:r w:rsidR="006810FE" w:rsidRPr="00DF07F9">
        <w:t>the list of 151 IRAP publications returned by an existing</w:t>
      </w:r>
      <w:r w:rsidRPr="00DF07F9">
        <w:t xml:space="preserve"> systematic review of the published IRAP literature (2006 to 2022, in English, listed in the Web of Science or </w:t>
      </w:r>
      <w:proofErr w:type="spellStart"/>
      <w:r w:rsidRPr="00DF07F9">
        <w:t>psycINFO</w:t>
      </w:r>
      <w:proofErr w:type="spellEnd"/>
      <w:r w:rsidRPr="00DF07F9">
        <w:t xml:space="preserve"> databases). Full details </w:t>
      </w:r>
      <w:r w:rsidRPr="00DF07F9">
        <w:lastRenderedPageBreak/>
        <w:t>of th</w:t>
      </w:r>
      <w:r w:rsidR="006810FE" w:rsidRPr="00DF07F9">
        <w:t>at</w:t>
      </w:r>
      <w:r w:rsidRPr="00DF07F9">
        <w:t xml:space="preserve"> systematic review, including Boolean search strings, all materials necessary to reproduce, reuse, or update the review, all data, and R code to reproduce the analyses are available </w:t>
      </w:r>
      <w:r w:rsidR="006810FE" w:rsidRPr="00DF07F9">
        <w:t>in that publication</w:t>
      </w:r>
      <w:r w:rsidR="00DC2B67" w:rsidRPr="00DF07F9">
        <w:t xml:space="preserve"> </w:t>
      </w:r>
      <w:r w:rsidR="00DC2B67" w:rsidRPr="00DF07F9">
        <w:fldChar w:fldCharType="begin"/>
      </w:r>
      <w:r w:rsidR="00DC2B67" w:rsidRPr="00DF07F9">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rsidRPr="00DF07F9">
        <w:fldChar w:fldCharType="separate"/>
      </w:r>
      <w:r w:rsidR="00DC2B67" w:rsidRPr="00DF07F9">
        <w:rPr>
          <w:noProof/>
        </w:rPr>
        <w:t>(Hussey, 2023)</w:t>
      </w:r>
      <w:r w:rsidR="00DC2B67" w:rsidRPr="00DF07F9">
        <w:fldChar w:fldCharType="end"/>
      </w:r>
      <w:r w:rsidR="005305E3" w:rsidRPr="00DF07F9">
        <w:t xml:space="preserve">. </w:t>
      </w:r>
      <w:r w:rsidR="006810FE" w:rsidRPr="00DF07F9">
        <w:t>Data and R code to reproduce the current analyses are available (</w:t>
      </w:r>
      <w:hyperlink r:id="rId11" w:history="1">
        <w:r w:rsidR="009B3273" w:rsidRPr="00143A33">
          <w:rPr>
            <w:rStyle w:val="Hyperlink"/>
          </w:rPr>
          <w:t>https://osf.io/3bp84/?view_only=6f29e185bac745d991b95e56cdb45fa6</w:t>
        </w:r>
      </w:hyperlink>
      <w:r w:rsidR="006810FE" w:rsidRPr="00DF07F9">
        <w:t xml:space="preserve">). </w:t>
      </w:r>
    </w:p>
    <w:p w14:paraId="6AFFEEED" w14:textId="77777777" w:rsidR="008F10E9" w:rsidRDefault="00F92997" w:rsidP="008F10E9">
      <w:r>
        <w:t xml:space="preserve">Two claims were tested. </w:t>
      </w:r>
      <w:r w:rsidRPr="00DF07F9">
        <w:t>Claim 1: “The IRAP did not start out as a measure of implicit cognition” (Barnes-Holmes &amp; Harte, 2022, pp. 5-6).</w:t>
      </w:r>
      <w:r>
        <w:t xml:space="preserve"> This claim was tested by searching the full texts of the publications that included returned by the systematic review for declarative statements that the IRAP was an implicit measures and/or was developed as an implicit measure. </w:t>
      </w:r>
    </w:p>
    <w:p w14:paraId="562FFCD0" w14:textId="3036B847" w:rsidR="008F10E9" w:rsidRDefault="008F10E9" w:rsidP="00562D85">
      <w:r w:rsidRPr="00DF07F9">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w:t>
      </w:r>
      <w:r w:rsidR="00BF083E">
        <w:t xml:space="preserve"> and </w:t>
      </w:r>
      <w:r w:rsidRPr="00DF07F9">
        <w:t xml:space="preserve">perhaps in ways not intended by its creator. </w:t>
      </w:r>
      <w:r w:rsidR="00E46158">
        <w:t>T</w:t>
      </w:r>
      <w:r w:rsidRPr="00DF07F9">
        <w:t xml:space="preserve">his claim </w:t>
      </w:r>
      <w:r w:rsidR="00E46158">
        <w:t xml:space="preserve">was </w:t>
      </w:r>
      <w:r w:rsidRPr="00DF07F9">
        <w:t xml:space="preserve">tested by examining the authorship of IRAP publications. If Barnes-Holmes &amp; Harte’s (2022) claim that Barnes-Holmes “lost control” of the task is valid, then the task would have to have seen extensive use by </w:t>
      </w:r>
      <w:r w:rsidR="00562D85">
        <w:t>researchers other than Barnes-Holmes</w:t>
      </w:r>
      <w:r w:rsidRPr="00DF07F9">
        <w:t>.</w:t>
      </w:r>
    </w:p>
    <w:p w14:paraId="3E4856FB" w14:textId="4A99EBC6" w:rsidR="00252856" w:rsidRPr="00DF07F9" w:rsidRDefault="00252856" w:rsidP="00252856">
      <w:pPr>
        <w:pStyle w:val="Heading1"/>
      </w:pPr>
      <w:r>
        <w:t>Results</w:t>
      </w:r>
    </w:p>
    <w:p w14:paraId="4DC24145" w14:textId="41B270CB" w:rsidR="00EF6B30" w:rsidRPr="00DF07F9" w:rsidRDefault="009E0C15" w:rsidP="00252856">
      <w:pPr>
        <w:pStyle w:val="Heading2"/>
      </w:pPr>
      <w:r w:rsidRPr="00DF07F9">
        <w:t>Barnes-Holmes</w:t>
      </w:r>
      <w:r w:rsidR="00A43FCD" w:rsidRPr="00DF07F9">
        <w:t xml:space="preserve"> </w:t>
      </w:r>
      <w:r w:rsidR="00C154C7" w:rsidRPr="00DF07F9">
        <w:t xml:space="preserve">consistently stated that </w:t>
      </w:r>
      <w:r w:rsidR="00770D8F" w:rsidRPr="00DF07F9">
        <w:t xml:space="preserve">the IRAP </w:t>
      </w:r>
      <w:r w:rsidR="00717044" w:rsidRPr="00DF07F9">
        <w:t>was created as</w:t>
      </w:r>
      <w:r w:rsidR="00C154C7" w:rsidRPr="00DF07F9">
        <w:t xml:space="preserve"> an </w:t>
      </w:r>
      <w:r w:rsidR="00A43FCD" w:rsidRPr="00DF07F9">
        <w:t>implicit measure</w:t>
      </w:r>
    </w:p>
    <w:p w14:paraId="575A0E96" w14:textId="45647FD9" w:rsidR="009A6263" w:rsidRPr="00DF07F9" w:rsidRDefault="008F10E9" w:rsidP="00C30202">
      <w:pPr>
        <w:pStyle w:val="NormalWeb"/>
        <w:ind w:firstLine="720"/>
      </w:pPr>
      <w:r w:rsidRPr="00DF07F9">
        <w:t>Claim 1: “The IRAP did not start out as a measure of implicit cognition” (Barnes-Holmes &amp; Harte, 2022, pp. 5-6).</w:t>
      </w:r>
      <w:r>
        <w:t xml:space="preserve"> </w:t>
      </w:r>
      <w:r w:rsidR="00451BBB" w:rsidRPr="00DF07F9">
        <w:rPr>
          <w:rFonts w:eastAsia="Times New Roman"/>
          <w:kern w:val="0"/>
        </w:rPr>
        <w:t>On the contrary</w:t>
      </w:r>
      <w:r w:rsidR="00EF1A55" w:rsidRPr="00DF07F9">
        <w:rPr>
          <w:rFonts w:eastAsia="Times New Roman"/>
          <w:kern w:val="0"/>
        </w:rPr>
        <w:t xml:space="preserve">, </w:t>
      </w:r>
      <w:r w:rsidR="00884CB9" w:rsidRPr="00DF07F9">
        <w:t xml:space="preserve">the early IRAP literature </w:t>
      </w:r>
      <w:r w:rsidR="00DB5B66">
        <w:t>was found to be</w:t>
      </w:r>
      <w:r w:rsidR="00884CB9" w:rsidRPr="00DF07F9">
        <w:t xml:space="preserve"> very explicit that </w:t>
      </w:r>
      <w:r w:rsidR="00DB5B66">
        <w:t xml:space="preserve">the IRAP </w:t>
      </w:r>
      <w:r w:rsidR="00884CB9" w:rsidRPr="00DF07F9">
        <w:t xml:space="preserve">was created </w:t>
      </w:r>
      <w:r w:rsidR="00BF576E" w:rsidRPr="00DF07F9">
        <w:t xml:space="preserve">and used </w:t>
      </w:r>
      <w:r w:rsidR="00884CB9" w:rsidRPr="00DF07F9">
        <w:t xml:space="preserve">as one. </w:t>
      </w:r>
      <w:r w:rsidR="00791E81" w:rsidRPr="00DF07F9">
        <w:t xml:space="preserve">The first IRAP publication, Barnes-Holmes et al. </w:t>
      </w:r>
      <w:r w:rsidR="00791E81" w:rsidRPr="00DF07F9">
        <w:fldChar w:fldCharType="begin"/>
      </w:r>
      <w:r w:rsidR="00301C15" w:rsidRPr="00DF07F9">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DF07F9">
        <w:fldChar w:fldCharType="separate"/>
      </w:r>
      <w:r w:rsidR="00791E81" w:rsidRPr="00DF07F9">
        <w:rPr>
          <w:noProof/>
        </w:rPr>
        <w:t>(2006)</w:t>
      </w:r>
      <w:r w:rsidR="00791E81" w:rsidRPr="00DF07F9">
        <w:fldChar w:fldCharType="end"/>
      </w:r>
      <w:r w:rsidR="00791E81" w:rsidRPr="00DF07F9">
        <w:t xml:space="preserve">, was subtitled “Developing the Implicit Relational Assessment Procedure (IRAP) as a direct measure of implicit beliefs” and furthermore stated that “the </w:t>
      </w:r>
      <w:r w:rsidR="00791E81" w:rsidRPr="00DF07F9">
        <w:lastRenderedPageBreak/>
        <w:t>IRAP provides a measure of implicit beliefs” (p. 173). Some might argue that this alone is sufficient to</w:t>
      </w:r>
      <w:r w:rsidR="006617FA" w:rsidRPr="00DF07F9">
        <w:t xml:space="preserve"> </w:t>
      </w:r>
      <w:r w:rsidR="00791E81" w:rsidRPr="00DF07F9">
        <w:t xml:space="preserve">settle the question of whether the IRAP began as an implicit measure. </w:t>
      </w:r>
    </w:p>
    <w:p w14:paraId="0D2CBDCB" w14:textId="2C3CBA1F" w:rsidR="009A6263" w:rsidRPr="00C30202" w:rsidRDefault="008753D6" w:rsidP="00C30202">
      <w:r w:rsidRPr="00C30202">
        <w:t>To demonstrate that this wasn’t an isolated claim, I provide quotes from each of the first ten published IRAP articles and book chapters of which Barnes-Holmes was a co-author.</w:t>
      </w:r>
      <w:r w:rsidR="00731C6A" w:rsidRPr="00C30202">
        <w:t xml:space="preserve"> </w:t>
      </w:r>
      <w:r w:rsidR="00E3214F" w:rsidRPr="00C30202">
        <w:t xml:space="preserve">The </w:t>
      </w:r>
      <w:r w:rsidR="00301C15" w:rsidRPr="00C30202">
        <w:t>second</w:t>
      </w:r>
      <w:r w:rsidR="00E3214F" w:rsidRPr="00C30202">
        <w:t xml:space="preserve"> IRAP publication, </w:t>
      </w:r>
      <w:r w:rsidR="004D43DD" w:rsidRPr="00C30202">
        <w:t xml:space="preserve">stated, “another procedure for assessing implicit </w:t>
      </w:r>
      <w:r w:rsidR="00744AD0" w:rsidRPr="00C30202">
        <w:t>cognitions has been proposed, the Implicit Relational Assessment Procedure”</w:t>
      </w:r>
      <w:r w:rsidR="00301C15" w:rsidRPr="00C30202">
        <w:t xml:space="preserve"> (p.</w:t>
      </w:r>
      <w:r w:rsidR="00C5133D" w:rsidRPr="00C30202">
        <w:t xml:space="preserve"> </w:t>
      </w:r>
      <w:r w:rsidR="00301C15" w:rsidRPr="00C30202">
        <w:t>254)</w:t>
      </w:r>
      <w:r w:rsidR="00744AD0" w:rsidRPr="00C30202">
        <w:t xml:space="preserve">, and “the current </w:t>
      </w:r>
      <w:r w:rsidR="00F63E8F" w:rsidRPr="00C30202">
        <w:t xml:space="preserve">findings provide some support for the IRAP as an implicit measure” </w:t>
      </w:r>
      <w:r w:rsidR="00301C15" w:rsidRPr="00C30202">
        <w:fldChar w:fldCharType="begin"/>
      </w:r>
      <w:r w:rsidR="00301C15" w:rsidRPr="00C30202">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C30202">
        <w:fldChar w:fldCharType="separate"/>
      </w:r>
      <w:r w:rsidR="00301C15" w:rsidRPr="00C30202">
        <w:t>(McKenna et al., 2007, p. 267)</w:t>
      </w:r>
      <w:r w:rsidR="00301C15" w:rsidRPr="00C30202">
        <w:fldChar w:fldCharType="end"/>
      </w:r>
      <w:r w:rsidR="00F63E8F" w:rsidRPr="00C30202">
        <w:t xml:space="preserve">. </w:t>
      </w:r>
      <w:r w:rsidR="00780DBC" w:rsidRPr="00C30202">
        <w:t xml:space="preserve">Cullen &amp; Barnes-Holmes </w:t>
      </w:r>
      <w:r w:rsidR="00780DBC" w:rsidRPr="00C30202">
        <w:fldChar w:fldCharType="begin"/>
      </w:r>
      <w:r w:rsidR="00DC2B67" w:rsidRPr="00C30202">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C30202">
        <w:fldChar w:fldCharType="separate"/>
      </w:r>
      <w:r w:rsidR="00780DBC" w:rsidRPr="00C30202">
        <w:t>(2008)</w:t>
      </w:r>
      <w:r w:rsidR="00780DBC" w:rsidRPr="00C30202">
        <w:fldChar w:fldCharType="end"/>
      </w:r>
      <w:r w:rsidR="00780DBC" w:rsidRPr="00C30202">
        <w:t xml:space="preserve"> stated</w:t>
      </w:r>
      <w:r w:rsidR="00564D72" w:rsidRPr="00C30202">
        <w:t xml:space="preserve"> “it is prudent to develop additional methodologies that aim to provide relatively direct measures of implicit cognition. One such methodology has recently been offered: the Implicit Relational Assessment Procedure” (p. 35)</w:t>
      </w:r>
      <w:r w:rsidR="00833A8A" w:rsidRPr="00C30202">
        <w:t xml:space="preserve">. Barnes-Holmes et al. </w:t>
      </w:r>
      <w:r w:rsidR="00833A8A" w:rsidRPr="00C30202">
        <w:fldChar w:fldCharType="begin"/>
      </w:r>
      <w:r w:rsidR="00301C15" w:rsidRPr="00C30202">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C30202">
        <w:fldChar w:fldCharType="separate"/>
      </w:r>
      <w:r w:rsidR="00833A8A" w:rsidRPr="00C30202">
        <w:t>(2008)</w:t>
      </w:r>
      <w:r w:rsidR="00833A8A" w:rsidRPr="00C30202">
        <w:fldChar w:fldCharType="end"/>
      </w:r>
      <w:r w:rsidR="00833A8A" w:rsidRPr="00C30202">
        <w:t xml:space="preserve"> stated</w:t>
      </w:r>
      <w:r w:rsidR="00716592" w:rsidRPr="00C30202">
        <w:t>,</w:t>
      </w:r>
      <w:r w:rsidR="00833A8A" w:rsidRPr="00C30202">
        <w:t xml:space="preserve"> “the IRAP meets the second two criteria for an implicit measure” (p. 512). Chan et al. </w:t>
      </w:r>
      <w:r w:rsidR="00833A8A" w:rsidRPr="00C30202">
        <w:fldChar w:fldCharType="begin"/>
      </w:r>
      <w:r w:rsidR="00301C15" w:rsidRPr="00C30202">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C30202">
        <w:fldChar w:fldCharType="separate"/>
      </w:r>
      <w:r w:rsidR="00833A8A" w:rsidRPr="00C30202">
        <w:t>(2009)</w:t>
      </w:r>
      <w:r w:rsidR="00833A8A" w:rsidRPr="00C30202">
        <w:fldChar w:fldCharType="end"/>
      </w:r>
      <w:r w:rsidR="00833A8A" w:rsidRPr="00C30202">
        <w:t xml:space="preserve"> refer</w:t>
      </w:r>
      <w:r w:rsidR="00935344" w:rsidRPr="00C30202">
        <w:t>red</w:t>
      </w:r>
      <w:r w:rsidR="00833A8A" w:rsidRPr="00C30202">
        <w:t xml:space="preserve"> to the IRAP as an implicit measure in their title and stated</w:t>
      </w:r>
      <w:r w:rsidR="009B302B" w:rsidRPr="00C30202">
        <w:t>,</w:t>
      </w:r>
      <w:r w:rsidR="00833A8A" w:rsidRPr="00C30202">
        <w:t xml:space="preserve"> “The results support the use of the IRAP as a measure of implicit attitudes” (p. 317). Dawson et al. </w:t>
      </w:r>
      <w:r w:rsidR="00833A8A" w:rsidRPr="00C30202">
        <w:fldChar w:fldCharType="begin"/>
      </w:r>
      <w:r w:rsidR="00DC2B67" w:rsidRPr="00C30202">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C30202">
        <w:fldChar w:fldCharType="separate"/>
      </w:r>
      <w:r w:rsidR="00833A8A" w:rsidRPr="00C30202">
        <w:t>(2009)</w:t>
      </w:r>
      <w:r w:rsidR="00833A8A" w:rsidRPr="00C30202">
        <w:fldChar w:fldCharType="end"/>
      </w:r>
      <w:r w:rsidR="00833A8A" w:rsidRPr="00C30202">
        <w:t xml:space="preserve"> also refer</w:t>
      </w:r>
      <w:r w:rsidR="00935344" w:rsidRPr="00C30202">
        <w:t>red</w:t>
      </w:r>
      <w:r w:rsidR="00833A8A" w:rsidRPr="00C30202">
        <w:t xml:space="preserve"> to the IRAP as an implicit measure in their title and stated</w:t>
      </w:r>
      <w:r w:rsidR="009B302B" w:rsidRPr="00C30202">
        <w:t>,</w:t>
      </w:r>
      <w:r w:rsidR="00833A8A" w:rsidRPr="00C30202">
        <w:t xml:space="preserve"> “The aim of the present study was to determine if the IRAP would be more effective at revealing sexual offenders’ implicit beliefs about children than an explicit (questionnaire-based) methodology” (p. 63). </w:t>
      </w:r>
      <w:r w:rsidR="008F216E" w:rsidRPr="00C30202">
        <w:t xml:space="preserve">Vahey et al. </w:t>
      </w:r>
      <w:r w:rsidR="008F216E" w:rsidRPr="00C30202">
        <w:fldChar w:fldCharType="begin"/>
      </w:r>
      <w:r w:rsidR="00DC2B67" w:rsidRPr="00C30202">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C30202">
        <w:fldChar w:fldCharType="separate"/>
      </w:r>
      <w:r w:rsidR="008F216E" w:rsidRPr="00C30202">
        <w:t>(2009)</w:t>
      </w:r>
      <w:r w:rsidR="008F216E" w:rsidRPr="00C30202">
        <w:fldChar w:fldCharType="end"/>
      </w:r>
      <w:r w:rsidR="008F216E" w:rsidRPr="00C30202">
        <w:t xml:space="preserve"> stated the IRAP was “used with all participants to measure implicit self-esteem” (p. 374). </w:t>
      </w:r>
      <w:r w:rsidR="006160E6" w:rsidRPr="00C30202">
        <w:t xml:space="preserve">Barnes-Holmes et al. </w:t>
      </w:r>
      <w:r w:rsidR="006160E6" w:rsidRPr="00C30202">
        <w:fldChar w:fldCharType="begin"/>
      </w:r>
      <w:r w:rsidR="00DC2B67" w:rsidRPr="00C30202">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C30202">
        <w:fldChar w:fldCharType="separate"/>
      </w:r>
      <w:r w:rsidR="006160E6" w:rsidRPr="00C30202">
        <w:t>(2009)</w:t>
      </w:r>
      <w:r w:rsidR="006160E6" w:rsidRPr="00C30202">
        <w:fldChar w:fldCharType="end"/>
      </w:r>
      <w:r w:rsidR="006160E6" w:rsidRPr="00C30202">
        <w:t xml:space="preserve"> stated that their “findings support the IRAP as a potentially useful measure of implicit attitudes.” (p. 389). Power et al. </w:t>
      </w:r>
      <w:r w:rsidR="006160E6" w:rsidRPr="00C30202">
        <w:fldChar w:fldCharType="begin"/>
      </w:r>
      <w:r w:rsidR="00301C15" w:rsidRPr="00C30202">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C30202">
        <w:fldChar w:fldCharType="separate"/>
      </w:r>
      <w:r w:rsidR="006160E6" w:rsidRPr="00C30202">
        <w:t>(2009)</w:t>
      </w:r>
      <w:r w:rsidR="006160E6" w:rsidRPr="00C30202">
        <w:fldChar w:fldCharType="end"/>
      </w:r>
      <w:r w:rsidR="006160E6" w:rsidRPr="00C30202">
        <w:t xml:space="preserve"> referred to the IRAP as an implicit measure in their title and that the IRAP “was designed to examine implicit beliefs or attitudes” (p. 621). </w:t>
      </w:r>
      <w:r w:rsidR="00083611" w:rsidRPr="00C30202">
        <w:t xml:space="preserve">Cullen et al. </w:t>
      </w:r>
      <w:r w:rsidR="00083611" w:rsidRPr="00C30202">
        <w:fldChar w:fldCharType="begin"/>
      </w:r>
      <w:r w:rsidR="00DC2B67" w:rsidRPr="00C30202">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C30202">
        <w:fldChar w:fldCharType="separate"/>
      </w:r>
      <w:r w:rsidR="001B469C" w:rsidRPr="00C30202">
        <w:t>(2009)</w:t>
      </w:r>
      <w:r w:rsidR="00083611" w:rsidRPr="00C30202">
        <w:fldChar w:fldCharType="end"/>
      </w:r>
      <w:r w:rsidR="001B469C" w:rsidRPr="00C30202">
        <w:t xml:space="preserve"> stated “at the very least, therefore, the current findings indicate that the IRAP could provide a possibly useful alternative to the IAT</w:t>
      </w:r>
      <w:r w:rsidR="00301C15" w:rsidRPr="00C30202">
        <w:t xml:space="preserve"> [Implicit Association Test, the most popular implicit measure]</w:t>
      </w:r>
      <w:r w:rsidR="001B469C" w:rsidRPr="00C30202">
        <w:t>” (p. 611).</w:t>
      </w:r>
      <w:r w:rsidR="002526BA" w:rsidRPr="00C30202">
        <w:t xml:space="preserve"> </w:t>
      </w:r>
    </w:p>
    <w:p w14:paraId="3F614F23" w14:textId="3A8EA3C0" w:rsidR="00C32344" w:rsidRPr="00DF07F9" w:rsidRDefault="00264FE8" w:rsidP="00C875F9">
      <w:pPr>
        <w:pStyle w:val="NormalWeb"/>
        <w:ind w:firstLine="720"/>
      </w:pPr>
      <w:r w:rsidRPr="00DF07F9">
        <w:lastRenderedPageBreak/>
        <w:t xml:space="preserve">Barnes-Holmes continued to refer to the IRAP as an implicit measure for </w:t>
      </w:r>
      <w:r w:rsidR="00CC2799" w:rsidRPr="00DF07F9">
        <w:t xml:space="preserve">over a </w:t>
      </w:r>
      <w:r w:rsidRPr="00DF07F9">
        <w:t>decade. In ord</w:t>
      </w:r>
      <w:r w:rsidR="00990A68" w:rsidRPr="00DF07F9">
        <w:t>er</w:t>
      </w:r>
      <w:r w:rsidRPr="00DF07F9">
        <w:t xml:space="preserve"> to not labor the point</w:t>
      </w:r>
      <w:r w:rsidR="007C18F7" w:rsidRPr="00DF07F9">
        <w:t>,</w:t>
      </w:r>
      <w:r w:rsidRPr="00DF07F9">
        <w:t xml:space="preserve"> I provide </w:t>
      </w:r>
      <w:r w:rsidR="00D23B3E" w:rsidRPr="00DF07F9">
        <w:t xml:space="preserve">quotes from </w:t>
      </w:r>
      <w:r w:rsidR="00DA06BD" w:rsidRPr="00DF07F9">
        <w:t xml:space="preserve">just </w:t>
      </w:r>
      <w:r w:rsidRPr="00DF07F9">
        <w:t xml:space="preserve">one </w:t>
      </w:r>
      <w:r w:rsidR="00F91F05" w:rsidRPr="00DF07F9">
        <w:t xml:space="preserve">publication </w:t>
      </w:r>
      <w:r w:rsidR="00277B84" w:rsidRPr="00DF07F9">
        <w:t xml:space="preserve">co-authored by Barnes-Holmes </w:t>
      </w:r>
      <w:r w:rsidRPr="00DF07F9">
        <w:t>per year</w:t>
      </w:r>
      <w:r w:rsidR="00990A68" w:rsidRPr="00DF07F9">
        <w:t xml:space="preserve">: </w:t>
      </w:r>
      <w:r w:rsidR="00990A68" w:rsidRPr="00DF07F9">
        <w:rPr>
          <w:lang w:val="en-GB"/>
        </w:rPr>
        <w:t xml:space="preserve">“it would also seem prudent to attempt to develop additional methodologies that aim to provide relatively direct measures of implicit cognition. The IRAP may be one such method” </w:t>
      </w:r>
      <w:r w:rsidR="00990A68" w:rsidRPr="00DF07F9">
        <w:rPr>
          <w:lang w:val="en-GB"/>
        </w:rPr>
        <w:fldChar w:fldCharType="begin"/>
      </w:r>
      <w:r w:rsidR="00301C15" w:rsidRPr="00DF07F9">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DF07F9">
        <w:rPr>
          <w:lang w:val="en-GB"/>
        </w:rPr>
        <w:fldChar w:fldCharType="separate"/>
      </w:r>
      <w:r w:rsidR="00F91F05" w:rsidRPr="00DF07F9">
        <w:rPr>
          <w:noProof/>
          <w:lang w:val="en-GB"/>
        </w:rPr>
        <w:t>(Barnes-Holmes et al., 2010, p. 45)</w:t>
      </w:r>
      <w:r w:rsidR="00990A68" w:rsidRPr="00DF07F9">
        <w:rPr>
          <w:lang w:val="en-GB"/>
        </w:rPr>
        <w:fldChar w:fldCharType="end"/>
      </w:r>
      <w:r w:rsidR="00990A68" w:rsidRPr="00DF07F9">
        <w:rPr>
          <w:lang w:val="en-GB"/>
        </w:rPr>
        <w:t>; “The Implicit Relational Assessment Procedure (IRAP) is an implicit measure</w:t>
      </w:r>
      <w:r w:rsidR="00F91F05" w:rsidRPr="00DF07F9">
        <w:rPr>
          <w:lang w:val="en-GB"/>
        </w:rPr>
        <w:t xml:space="preserve">” </w:t>
      </w:r>
      <w:r w:rsidR="00F91F05" w:rsidRPr="00DF07F9">
        <w:rPr>
          <w:lang w:val="en-GB"/>
        </w:rPr>
        <w:fldChar w:fldCharType="begin"/>
      </w:r>
      <w:r w:rsidR="00301C15" w:rsidRPr="00DF07F9">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DF07F9">
        <w:rPr>
          <w:lang w:val="en-GB"/>
        </w:rPr>
        <w:fldChar w:fldCharType="separate"/>
      </w:r>
      <w:r w:rsidR="00F91F05" w:rsidRPr="00DF07F9">
        <w:rPr>
          <w:noProof/>
          <w:lang w:val="en-GB"/>
        </w:rPr>
        <w:t>(Campbell et al., 2011, p. 378)</w:t>
      </w:r>
      <w:r w:rsidR="00F91F05" w:rsidRPr="00DF07F9">
        <w:rPr>
          <w:lang w:val="en-GB"/>
        </w:rPr>
        <w:fldChar w:fldCharType="end"/>
      </w:r>
      <w:r w:rsidR="00F91F05" w:rsidRPr="00DF07F9">
        <w:rPr>
          <w:lang w:val="en-GB"/>
        </w:rPr>
        <w:t>;</w:t>
      </w:r>
      <w:r w:rsidR="00990A68" w:rsidRPr="00DF07F9">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DF07F9">
        <w:rPr>
          <w:lang w:val="en-GB"/>
        </w:rPr>
        <w:fldChar w:fldCharType="begin"/>
      </w:r>
      <w:r w:rsidR="00301C15" w:rsidRPr="00DF07F9">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DF07F9">
        <w:rPr>
          <w:lang w:val="en-GB"/>
        </w:rPr>
        <w:fldChar w:fldCharType="separate"/>
      </w:r>
      <w:r w:rsidR="00F91F05" w:rsidRPr="00DF07F9">
        <w:rPr>
          <w:noProof/>
          <w:lang w:val="en-GB"/>
        </w:rPr>
        <w:t>(Hussey &amp; Barnes-Holmes, 2012, p. 573)</w:t>
      </w:r>
      <w:r w:rsidR="00F91F05" w:rsidRPr="00DF07F9">
        <w:rPr>
          <w:lang w:val="en-GB"/>
        </w:rPr>
        <w:fldChar w:fldCharType="end"/>
      </w:r>
      <w:r w:rsidR="00E93A06" w:rsidRPr="00DF07F9">
        <w:rPr>
          <w:lang w:val="en-GB"/>
        </w:rPr>
        <w:t xml:space="preserve">; “the Implicit Relational Assessment Procedure (IRAP), which was designed to measure the professional’s implicit attitudes to this particular disability” </w:t>
      </w:r>
      <w:r w:rsidR="00E93A06" w:rsidRPr="00DF07F9">
        <w:rPr>
          <w:lang w:val="en-GB"/>
        </w:rPr>
        <w:fldChar w:fldCharType="begin"/>
      </w:r>
      <w:r w:rsidR="00301C15" w:rsidRPr="00DF07F9">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DF07F9">
        <w:rPr>
          <w:lang w:val="en-GB"/>
        </w:rPr>
        <w:fldChar w:fldCharType="separate"/>
      </w:r>
      <w:r w:rsidR="00E93A06" w:rsidRPr="00DF07F9">
        <w:rPr>
          <w:noProof/>
          <w:lang w:val="en-GB"/>
        </w:rPr>
        <w:t>(Kelly &amp; Barnes-Holmes, 2013, p. 5)</w:t>
      </w:r>
      <w:r w:rsidR="00E93A06" w:rsidRPr="00DF07F9">
        <w:rPr>
          <w:lang w:val="en-GB"/>
        </w:rPr>
        <w:fldChar w:fldCharType="end"/>
      </w:r>
      <w:r w:rsidR="00E93A06" w:rsidRPr="00DF07F9">
        <w:rPr>
          <w:lang w:val="en-GB"/>
        </w:rPr>
        <w:t xml:space="preserve">; </w:t>
      </w:r>
      <w:r w:rsidR="00455F83" w:rsidRPr="00DF07F9">
        <w:rPr>
          <w:lang w:val="en-GB"/>
        </w:rPr>
        <w:t xml:space="preserve">“implicit measures such as the Implicit Relational Assessment Procedure … may provide novel perspectives into disorders such as OCD” </w:t>
      </w:r>
      <w:r w:rsidR="00455F83" w:rsidRPr="00DF07F9">
        <w:rPr>
          <w:lang w:val="en-GB"/>
        </w:rPr>
        <w:fldChar w:fldCharType="begin"/>
      </w:r>
      <w:r w:rsidR="00301C15" w:rsidRPr="00DF07F9">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DF07F9">
        <w:rPr>
          <w:lang w:val="en-GB"/>
        </w:rPr>
        <w:fldChar w:fldCharType="separate"/>
      </w:r>
      <w:r w:rsidR="00455F83" w:rsidRPr="00DF07F9">
        <w:rPr>
          <w:noProof/>
          <w:lang w:val="en-GB"/>
        </w:rPr>
        <w:t>(Nicholson et al., 2014, p. 32)</w:t>
      </w:r>
      <w:r w:rsidR="00455F83" w:rsidRPr="00DF07F9">
        <w:rPr>
          <w:lang w:val="en-GB"/>
        </w:rPr>
        <w:fldChar w:fldCharType="end"/>
      </w:r>
      <w:r w:rsidR="00455F83" w:rsidRPr="00DF07F9">
        <w:rPr>
          <w:lang w:val="en-GB"/>
        </w:rPr>
        <w:t xml:space="preserve">; “the IRAP is uniquely equipped to measure implicit cognition” </w:t>
      </w:r>
      <w:r w:rsidR="00455F83" w:rsidRPr="00DF07F9">
        <w:rPr>
          <w:lang w:val="en-GB"/>
        </w:rPr>
        <w:fldChar w:fldCharType="begin"/>
      </w:r>
      <w:r w:rsidR="00301C15" w:rsidRPr="00DF07F9">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DF07F9">
        <w:rPr>
          <w:lang w:val="en-GB"/>
        </w:rPr>
        <w:fldChar w:fldCharType="separate"/>
      </w:r>
      <w:r w:rsidR="00656C10" w:rsidRPr="00DF07F9">
        <w:rPr>
          <w:noProof/>
          <w:lang w:val="en-GB"/>
        </w:rPr>
        <w:t>(Vahey et al., 2015, p. 60)</w:t>
      </w:r>
      <w:r w:rsidR="00455F83" w:rsidRPr="00DF07F9">
        <w:rPr>
          <w:lang w:val="en-GB"/>
        </w:rPr>
        <w:fldChar w:fldCharType="end"/>
      </w:r>
      <w:r w:rsidR="00656C10" w:rsidRPr="00DF07F9">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DF07F9">
        <w:rPr>
          <w:lang w:val="en-GB"/>
        </w:rPr>
        <w:fldChar w:fldCharType="begin"/>
      </w:r>
      <w:r w:rsidR="00301C15" w:rsidRPr="00DF07F9">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DF07F9">
        <w:rPr>
          <w:lang w:val="en-GB"/>
        </w:rPr>
        <w:fldChar w:fldCharType="separate"/>
      </w:r>
      <w:r w:rsidR="00B7207F" w:rsidRPr="00DF07F9">
        <w:rPr>
          <w:noProof/>
          <w:lang w:val="en-GB"/>
        </w:rPr>
        <w:t>(Hussey et al., 2016, p. 3)</w:t>
      </w:r>
      <w:r w:rsidR="00656C10" w:rsidRPr="00DF07F9">
        <w:rPr>
          <w:lang w:val="en-GB"/>
        </w:rPr>
        <w:fldChar w:fldCharType="end"/>
      </w:r>
      <w:r w:rsidR="00B7207F" w:rsidRPr="00DF07F9">
        <w:rPr>
          <w:lang w:val="en-GB"/>
        </w:rPr>
        <w:t xml:space="preserve">; </w:t>
      </w:r>
      <w:r w:rsidR="00C32344" w:rsidRPr="00DF07F9">
        <w:rPr>
          <w:lang w:val="en-GB"/>
        </w:rPr>
        <w:t xml:space="preserve">“The implicit measures used (IAT and IRAP) are computer-based tests that assess reaction time biases” </w:t>
      </w:r>
      <w:r w:rsidR="00C32344" w:rsidRPr="00DF07F9">
        <w:rPr>
          <w:lang w:val="en-GB"/>
        </w:rPr>
        <w:fldChar w:fldCharType="begin"/>
      </w:r>
      <w:r w:rsidR="00301C15" w:rsidRPr="00DF07F9">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DF07F9">
        <w:rPr>
          <w:lang w:val="en-GB"/>
        </w:rPr>
        <w:fldChar w:fldCharType="separate"/>
      </w:r>
      <w:r w:rsidR="00C32344" w:rsidRPr="00DF07F9">
        <w:rPr>
          <w:noProof/>
          <w:lang w:val="en-GB"/>
        </w:rPr>
        <w:t>(Stewart et al., 2017, p. 64)</w:t>
      </w:r>
      <w:r w:rsidR="00C32344" w:rsidRPr="00DF07F9">
        <w:rPr>
          <w:lang w:val="en-GB"/>
        </w:rPr>
        <w:fldChar w:fldCharType="end"/>
      </w:r>
      <w:r w:rsidR="00CC2799" w:rsidRPr="00DF07F9">
        <w:rPr>
          <w:lang w:val="en-GB"/>
        </w:rPr>
        <w:t xml:space="preserve">. </w:t>
      </w:r>
    </w:p>
    <w:p w14:paraId="4771537E" w14:textId="77777777" w:rsidR="005C1E89" w:rsidRPr="00DF07F9" w:rsidRDefault="00DF7DFC" w:rsidP="00C30202">
      <w:r w:rsidRPr="00DF07F9">
        <w:t xml:space="preserve">Barnes-Holmes’ last reference to the IRAP as an implicit measure </w:t>
      </w:r>
      <w:r w:rsidR="006B3DF9" w:rsidRPr="00DF07F9">
        <w:fldChar w:fldCharType="begin"/>
      </w:r>
      <w:r w:rsidR="00301C15" w:rsidRPr="00DF07F9">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DF07F9">
        <w:fldChar w:fldCharType="separate"/>
      </w:r>
      <w:r w:rsidRPr="00DF07F9">
        <w:rPr>
          <w:noProof/>
        </w:rPr>
        <w:t>(i.e., Perez et al., 2019)</w:t>
      </w:r>
      <w:r w:rsidR="006B3DF9" w:rsidRPr="00DF07F9">
        <w:fldChar w:fldCharType="end"/>
      </w:r>
      <w:r w:rsidRPr="00DF07F9">
        <w:t xml:space="preserve"> seems to have been just </w:t>
      </w:r>
      <w:r w:rsidR="00C6684E" w:rsidRPr="00DF07F9">
        <w:t>before</w:t>
      </w:r>
      <w:r w:rsidRPr="00DF07F9">
        <w:t xml:space="preserve"> the </w:t>
      </w:r>
      <w:r w:rsidR="0098647C" w:rsidRPr="00DF07F9">
        <w:t xml:space="preserve">publication of </w:t>
      </w:r>
      <w:r w:rsidR="00CF6740" w:rsidRPr="00DF07F9">
        <w:t xml:space="preserve">two independent meta-analyses of the IRAP’s psychometric properties </w:t>
      </w:r>
      <w:r w:rsidR="00827885" w:rsidRPr="00DF07F9">
        <w:fldChar w:fldCharType="begin"/>
      </w:r>
      <w:r w:rsidR="00301C15" w:rsidRPr="00DF07F9">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DF07F9">
        <w:fldChar w:fldCharType="separate"/>
      </w:r>
      <w:r w:rsidR="00827885" w:rsidRPr="00DF07F9">
        <w:t>(Greenwald &amp; Lai, 2020; Hussey &amp; Drake, 2020)</w:t>
      </w:r>
      <w:r w:rsidR="00827885" w:rsidRPr="00DF07F9">
        <w:fldChar w:fldCharType="end"/>
      </w:r>
      <w:r w:rsidRPr="00DF07F9">
        <w:t>.</w:t>
      </w:r>
      <w:r w:rsidR="00827885" w:rsidRPr="00DF07F9">
        <w:t xml:space="preserve"> These reviews both </w:t>
      </w:r>
      <w:r w:rsidR="00CF6740" w:rsidRPr="00DF07F9">
        <w:t xml:space="preserve">concluded that the IRAP </w:t>
      </w:r>
      <w:r w:rsidR="006C72E3" w:rsidRPr="00DF07F9">
        <w:t xml:space="preserve">demonstrates </w:t>
      </w:r>
      <w:r w:rsidR="00CF6740" w:rsidRPr="00DF07F9">
        <w:t xml:space="preserve">poor reliability </w:t>
      </w:r>
      <w:r w:rsidR="00827885" w:rsidRPr="00DF07F9">
        <w:t>(Cronbach's α = .56</w:t>
      </w:r>
      <w:r w:rsidR="00057A34" w:rsidRPr="00DF07F9">
        <w:t xml:space="preserve"> and .51 respectively; test-retest reliability </w:t>
      </w:r>
      <w:r w:rsidR="00057A34" w:rsidRPr="00DF07F9">
        <w:rPr>
          <w:i/>
          <w:iCs/>
        </w:rPr>
        <w:t>r</w:t>
      </w:r>
      <w:r w:rsidR="00057A34" w:rsidRPr="00DF07F9">
        <w:t xml:space="preserve"> = .45 and ICC</w:t>
      </w:r>
      <w:r w:rsidR="00057A34" w:rsidRPr="00DF07F9">
        <w:rPr>
          <w:vertAlign w:val="subscript"/>
        </w:rPr>
        <w:t>2</w:t>
      </w:r>
      <w:r w:rsidR="00057A34" w:rsidRPr="00DF07F9">
        <w:t xml:space="preserve"> = .21 respectively</w:t>
      </w:r>
      <w:r w:rsidR="00827885" w:rsidRPr="00DF07F9">
        <w:t>)</w:t>
      </w:r>
      <w:r w:rsidR="00E4102B" w:rsidRPr="00DF07F9">
        <w:t>. A</w:t>
      </w:r>
      <w:r w:rsidR="00827885" w:rsidRPr="00DF07F9">
        <w:t xml:space="preserve">s such, </w:t>
      </w:r>
      <w:r w:rsidR="00020DCF" w:rsidRPr="00DF07F9">
        <w:t xml:space="preserve">its </w:t>
      </w:r>
      <w:r w:rsidR="00020DCF" w:rsidRPr="00DF07F9">
        <w:lastRenderedPageBreak/>
        <w:t xml:space="preserve">psychometric properties make it a poor </w:t>
      </w:r>
      <w:r w:rsidR="002E2D36" w:rsidRPr="00DF07F9">
        <w:t xml:space="preserve">implicit </w:t>
      </w:r>
      <w:r w:rsidR="00020DCF" w:rsidRPr="00DF07F9">
        <w:t>measure relative to other</w:t>
      </w:r>
      <w:r w:rsidR="004D5A5C" w:rsidRPr="00DF07F9">
        <w:t xml:space="preserve">s </w:t>
      </w:r>
      <w:r w:rsidR="002E2D36" w:rsidRPr="00DF07F9">
        <w:fldChar w:fldCharType="begin"/>
      </w:r>
      <w:r w:rsidR="00301C15" w:rsidRPr="00DF07F9">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DF07F9">
        <w:fldChar w:fldCharType="separate"/>
      </w:r>
      <w:r w:rsidR="002E2D36" w:rsidRPr="00DF07F9">
        <w:rPr>
          <w:noProof/>
        </w:rPr>
        <w:t>(see Greenwald &amp; Lai, 2020)</w:t>
      </w:r>
      <w:r w:rsidR="002E2D36" w:rsidRPr="00DF07F9">
        <w:fldChar w:fldCharType="end"/>
      </w:r>
      <w:r w:rsidR="005C1E89" w:rsidRPr="00DF07F9">
        <w:t xml:space="preserve">. </w:t>
      </w:r>
    </w:p>
    <w:p w14:paraId="7B8E5E7E" w14:textId="519CAE9C" w:rsidR="00DF07F9" w:rsidRPr="00DF07F9" w:rsidRDefault="005C1E89" w:rsidP="00C30202">
      <w:r w:rsidRPr="00DF07F9">
        <w:t>Note</w:t>
      </w:r>
      <w:r w:rsidR="00D74623" w:rsidRPr="00DF07F9">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DF07F9">
        <w:fldChar w:fldCharType="begin"/>
      </w:r>
      <w:r w:rsidR="00301C15" w:rsidRPr="00DF07F9">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DF07F9">
        <w:fldChar w:fldCharType="separate"/>
      </w:r>
      <w:r w:rsidR="00D74623" w:rsidRPr="00DF07F9">
        <w:t>(Barnes-Holmes &amp; Hussey, 2016)</w:t>
      </w:r>
      <w:r w:rsidR="00D74623" w:rsidRPr="00DF07F9">
        <w:fldChar w:fldCharType="end"/>
      </w:r>
      <w:r w:rsidR="00D74623" w:rsidRPr="00DF07F9">
        <w:t>.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w:t>
      </w:r>
      <w:r w:rsidR="00DF07F9">
        <w:t>.</w:t>
      </w:r>
    </w:p>
    <w:p w14:paraId="721355B8" w14:textId="2A9C84BA" w:rsidR="00E14F50" w:rsidRPr="00DF07F9" w:rsidRDefault="00DF07F9" w:rsidP="00D6394E">
      <w:pPr>
        <w:pStyle w:val="Heading2"/>
      </w:pPr>
      <w:r w:rsidRPr="00DF07F9">
        <w:t>B</w:t>
      </w:r>
      <w:r w:rsidR="00E14F50" w:rsidRPr="00DF07F9">
        <w:t>arnes-Holmes cannot have lost control of his creation because he produced most of the literature</w:t>
      </w:r>
    </w:p>
    <w:p w14:paraId="0860ABBA" w14:textId="115C4B09" w:rsidR="006810FE" w:rsidRPr="00DF07F9" w:rsidRDefault="00E14F50" w:rsidP="002E6010">
      <w:r w:rsidRPr="00DF07F9">
        <w:t xml:space="preserve">Claim 2: “the creator of the IRAP seemingly lost control of his creation as the procedure became almost exclusively employed as a measure of implicit cognition” (Barnes-Holmes &amp; Harte, 2022, p. 2). </w:t>
      </w:r>
      <w:r w:rsidR="00C3738D" w:rsidRPr="00DF07F9">
        <w:t xml:space="preserve">The </w:t>
      </w:r>
      <w:r w:rsidR="00DA06BD" w:rsidRPr="00DF07F9">
        <w:t xml:space="preserve">articles and book chapters found in the systematic review </w:t>
      </w:r>
      <w:r w:rsidR="00C3738D" w:rsidRPr="00DF07F9">
        <w:t xml:space="preserve">included </w:t>
      </w:r>
      <w:r w:rsidR="00C46923" w:rsidRPr="00DF07F9">
        <w:t>279</w:t>
      </w:r>
      <w:r w:rsidR="00C3738D" w:rsidRPr="00DF07F9">
        <w:t xml:space="preserve"> 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AE014E" w:rsidRPr="00DF07F9">
        <w:t>Twenty</w:t>
      </w:r>
      <w:r w:rsidR="00C3738D" w:rsidRPr="00DF07F9">
        <w:t xml:space="preserve"> such researchers were found (see Table 1). Results demonstrated that Dermot Barnes-Holmes was a co-author of 4</w:t>
      </w:r>
      <w:r w:rsidR="0021246B" w:rsidRPr="00DF07F9">
        <w:t>8</w:t>
      </w:r>
      <w:r w:rsidR="00C3738D" w:rsidRPr="00DF07F9">
        <w:t xml:space="preserve">% of all IRAP publications between 2006 and 2022. Of these </w:t>
      </w:r>
      <w:r w:rsidR="00AE014E" w:rsidRPr="00DF07F9">
        <w:t>twenty</w:t>
      </w:r>
      <w:r w:rsidR="00C3738D" w:rsidRPr="00DF07F9">
        <w:t xml:space="preserve"> frequent </w:t>
      </w:r>
      <w:r w:rsidR="00FA0529" w:rsidRPr="00DF07F9">
        <w:t>publishers</w:t>
      </w:r>
      <w:r w:rsidR="00C3738D" w:rsidRPr="00DF07F9">
        <w:t xml:space="preserve"> of IRAP</w:t>
      </w:r>
      <w:r w:rsidR="00FA0529" w:rsidRPr="00DF07F9">
        <w:t xml:space="preserve"> research</w:t>
      </w:r>
      <w:r w:rsidR="00C3738D" w:rsidRPr="00DF07F9">
        <w:t xml:space="preserve">, one was Dermot Barnes-Holmes himself, </w:t>
      </w:r>
      <w:r w:rsidR="00AE014E" w:rsidRPr="00DF07F9">
        <w:t xml:space="preserve">fifteen </w:t>
      </w:r>
      <w:r w:rsidR="00C3738D" w:rsidRPr="00DF07F9">
        <w:t xml:space="preserve">were his current and </w:t>
      </w:r>
      <w:r w:rsidR="00DA562F" w:rsidRPr="00DF07F9">
        <w:t xml:space="preserve">former students, and one was his former student’s student. Only three individuals who have </w:t>
      </w:r>
      <w:r w:rsidR="00DA562F" w:rsidRPr="00DF07F9">
        <w:lastRenderedPageBreak/>
        <w:t>frequently published IRAP studies did not come from Barnes-Holmes’s academic lineage. 7</w:t>
      </w:r>
      <w:r w:rsidR="005554C7" w:rsidRPr="00DF07F9">
        <w:t>0</w:t>
      </w:r>
      <w:r w:rsidR="00DA562F" w:rsidRPr="00DF07F9">
        <w:t>% of all IRAP publications included Barnes-Holmes, his students, or his students’ students as a co-author.</w:t>
      </w:r>
      <w:r w:rsidR="006810FE" w:rsidRPr="00DF07F9">
        <w:t xml:space="preserve"> </w:t>
      </w:r>
    </w:p>
    <w:p w14:paraId="171E4A45" w14:textId="30DCBC6C" w:rsidR="00213860" w:rsidRDefault="00213860" w:rsidP="00213860">
      <w:pPr>
        <w:pStyle w:val="Heading1"/>
      </w:pPr>
      <w:r>
        <w:t>Discussion</w:t>
      </w:r>
    </w:p>
    <w:p w14:paraId="53A299E3" w14:textId="5669D30A" w:rsidR="007C6054" w:rsidRDefault="007C6054" w:rsidP="007C6054">
      <w:r w:rsidRPr="00DF07F9">
        <w:t>Collectively, th</w:t>
      </w:r>
      <w:r>
        <w:t>e</w:t>
      </w:r>
      <w:r w:rsidRPr="00DF07F9">
        <w:t xml:space="preserve"> </w:t>
      </w:r>
      <w:r>
        <w:t xml:space="preserve">results demonstrate that (1) from its inception, Barnes-Holmes stated that the IRAP was created as an implicit measure, and (2) Barnes-Holmes and his former students have co-authored the majority of all publications employing the IRAP. This undermines </w:t>
      </w:r>
      <w:r w:rsidRPr="00DF07F9">
        <w:t>the credibility of Barnes-Holmes &amp; Harte’s (2022) claim that the task’s creator lost control of the IRAP</w:t>
      </w:r>
      <w:r>
        <w:t xml:space="preserve">, </w:t>
      </w:r>
      <w:r w:rsidRPr="00DF07F9">
        <w:t>and the implication that it was authors other than Barnes-Holmes that used the IRAP as an implicit measure.</w:t>
      </w:r>
      <w:r w:rsidR="000E68AE">
        <w:t xml:space="preserve"> </w:t>
      </w:r>
      <w:r w:rsidR="000E68AE" w:rsidRPr="00DF07F9">
        <w:t xml:space="preserve">The credibility of Barnes-Holmes &amp; Harte’s (2022) suggestions regarding the future of the IRAP is undermined by their </w:t>
      </w:r>
      <w:r w:rsidR="000E68AE">
        <w:t xml:space="preserve">revisionist </w:t>
      </w:r>
      <w:r w:rsidR="000E68AE" w:rsidRPr="00DF07F9">
        <w:t>account of its past.</w:t>
      </w:r>
    </w:p>
    <w:p w14:paraId="46FD98F8" w14:textId="4089C34D" w:rsidR="003F5746" w:rsidRPr="00DF07F9" w:rsidRDefault="004F23F5" w:rsidP="00C875F9">
      <w:pPr>
        <w:pStyle w:val="NormalWeb"/>
        <w:ind w:firstLine="720"/>
        <w:rPr>
          <w:rFonts w:eastAsia="Times New Roman"/>
          <w:kern w:val="0"/>
        </w:rPr>
      </w:pPr>
      <w:r w:rsidRPr="00DF07F9">
        <w:t xml:space="preserve">Barnes-Holmes &amp; Harte’s (2022) analogy between the IRAP and Frankenstein’s monster is instructive and </w:t>
      </w:r>
      <w:r w:rsidR="00FC4700">
        <w:t xml:space="preserve">also </w:t>
      </w:r>
      <w:r w:rsidRPr="00DF07F9">
        <w:t xml:space="preserve">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DF07F9">
        <w:rPr>
          <w:rFonts w:eastAsia="Times New Roman"/>
          <w:kern w:val="0"/>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DF07F9">
        <w:rPr>
          <w:rFonts w:eastAsia="Times New Roman"/>
          <w:kern w:val="0"/>
        </w:rPr>
        <w:t xml:space="preserve">the IRAP, unlike Frankenstein’s monster, will be tamed and refined into a better understood, more precise, functional-analytic tool” (pp. 1-2). This rendition of the novel’s plot and themes is a common and ironic misunderstanding: </w:t>
      </w:r>
      <w:r w:rsidR="00BE2C3F" w:rsidRPr="00DF07F9">
        <w:t xml:space="preserve">Shelly’s Frankenstein is a story about the </w:t>
      </w:r>
      <w:r w:rsidR="00BE2C3F" w:rsidRPr="00DF07F9">
        <w:lastRenderedPageBreak/>
        <w:t xml:space="preserve">follies of scientific ambition that is blind to responsibility. Through his </w:t>
      </w:r>
      <w:r w:rsidR="00DB5700" w:rsidRPr="00DF07F9">
        <w:t>labors</w:t>
      </w:r>
      <w:r w:rsidR="00BE2C3F" w:rsidRPr="00DF07F9">
        <w:t xml:space="preserve">, </w:t>
      </w:r>
      <w:r w:rsidR="00BE2C3F" w:rsidRPr="00DF07F9">
        <w:rPr>
          <w:rFonts w:eastAsia="Times New Roman"/>
          <w:kern w:val="0"/>
        </w:rPr>
        <w:t>Victor Frankenstein</w:t>
      </w:r>
      <w:r w:rsidR="00BE2C3F" w:rsidRPr="00DF07F9">
        <w:t xml:space="preserve"> creates new life. But he does not lose control of the creature</w:t>
      </w:r>
      <w:r w:rsidR="0089116E" w:rsidRPr="00DF07F9">
        <w:t>:</w:t>
      </w:r>
      <w:r w:rsidR="00BE2C3F" w:rsidRPr="00DF07F9">
        <w:t xml:space="preserve"> he abandons and betrays it. The creature goes on to cause </w:t>
      </w:r>
      <w:r w:rsidR="00F04AEC" w:rsidRPr="00DF07F9">
        <w:t>carnage</w:t>
      </w:r>
      <w:r w:rsidR="00BE2C3F" w:rsidRPr="00DF07F9">
        <w:t xml:space="preserve">, but </w:t>
      </w:r>
      <w:r w:rsidR="00BE2C3F" w:rsidRPr="00DF07F9">
        <w:rPr>
          <w:rFonts w:eastAsia="Times New Roman"/>
          <w:kern w:val="0"/>
        </w:rPr>
        <w:t>the ultimate cause of this damage is Frankenstein’s failure</w:t>
      </w:r>
      <w:r w:rsidR="004A3471" w:rsidRPr="00DF07F9">
        <w:rPr>
          <w:rFonts w:eastAsia="Times New Roman"/>
          <w:kern w:val="0"/>
        </w:rPr>
        <w:t xml:space="preserve"> </w:t>
      </w:r>
      <w:r w:rsidR="00BE2C3F" w:rsidRPr="00DF07F9">
        <w:rPr>
          <w:rFonts w:eastAsia="Times New Roman"/>
          <w:kern w:val="0"/>
        </w:rPr>
        <w:t>to stay true to his prior words or take responsibility for his influence</w:t>
      </w:r>
      <w:r w:rsidR="0032644B" w:rsidRPr="00DF07F9">
        <w:rPr>
          <w:rFonts w:eastAsia="Times New Roman"/>
          <w:kern w:val="0"/>
        </w:rPr>
        <w:t xml:space="preserve"> over his creation</w:t>
      </w:r>
      <w:r w:rsidR="00BE2C3F" w:rsidRPr="00DF07F9">
        <w:rPr>
          <w:rFonts w:eastAsia="Times New Roman"/>
          <w:kern w:val="0"/>
        </w:rPr>
        <w:t>.</w:t>
      </w:r>
    </w:p>
    <w:p w14:paraId="49E6FBE8" w14:textId="12CF076A" w:rsidR="000E2C5B" w:rsidRPr="00DF07F9" w:rsidRDefault="00BB12DC" w:rsidP="00C30202">
      <w:r w:rsidRPr="00DF07F9">
        <w:t xml:space="preserve">Contrary to what Barnes-Holmes &amp; Harte (2022) claimed, </w:t>
      </w:r>
      <w:r w:rsidR="005554C7" w:rsidRPr="00DF07F9">
        <w:t xml:space="preserve">examination of the </w:t>
      </w:r>
      <w:r w:rsidR="003C7B30" w:rsidRPr="00DF07F9">
        <w:t>published IRAP literature</w:t>
      </w:r>
      <w:r w:rsidRPr="00DF07F9">
        <w:t xml:space="preserve"> show</w:t>
      </w:r>
      <w:r w:rsidR="00945663" w:rsidRPr="00DF07F9">
        <w:t>ed</w:t>
      </w:r>
      <w:r w:rsidRPr="00DF07F9">
        <w:t xml:space="preserve"> that, f</w:t>
      </w:r>
      <w:r w:rsidR="00D72946" w:rsidRPr="00DF07F9">
        <w:t xml:space="preserve">rom its inception, Barnes-Holmes </w:t>
      </w:r>
      <w:r w:rsidRPr="00DF07F9">
        <w:t>stated</w:t>
      </w:r>
      <w:r w:rsidR="00D72946" w:rsidRPr="00DF07F9">
        <w:t xml:space="preserve"> that the IRAP was created </w:t>
      </w:r>
      <w:r w:rsidR="0042369B" w:rsidRPr="00DF07F9">
        <w:t xml:space="preserve">and used </w:t>
      </w:r>
      <w:r w:rsidR="00D72946" w:rsidRPr="00DF07F9">
        <w:t xml:space="preserve">as an implicit measure. </w:t>
      </w:r>
      <w:r w:rsidR="0042369B" w:rsidRPr="00DF07F9">
        <w:t xml:space="preserve">Barnes-Holmes </w:t>
      </w:r>
      <w:r w:rsidR="00D72946" w:rsidRPr="00DF07F9">
        <w:t xml:space="preserve">never ‘lost control’ of the task but </w:t>
      </w:r>
      <w:r w:rsidRPr="00DF07F9">
        <w:t xml:space="preserve">rather </w:t>
      </w:r>
      <w:r w:rsidR="00D72946" w:rsidRPr="00DF07F9">
        <w:t xml:space="preserve">has </w:t>
      </w:r>
      <w:r w:rsidR="00C009EF" w:rsidRPr="00DF07F9">
        <w:t>continued</w:t>
      </w:r>
      <w:r w:rsidR="00D72946" w:rsidRPr="00DF07F9">
        <w:t xml:space="preserve"> to be </w:t>
      </w:r>
      <w:r w:rsidR="00C009EF" w:rsidRPr="00DF07F9">
        <w:t xml:space="preserve">the primary </w:t>
      </w:r>
      <w:r w:rsidR="00D72946" w:rsidRPr="00DF07F9">
        <w:t xml:space="preserve">author of IRAP publications. </w:t>
      </w:r>
      <w:r w:rsidR="00457F7C" w:rsidRPr="00DF07F9">
        <w:t xml:space="preserve">Barnes-Holmes has </w:t>
      </w:r>
      <w:r w:rsidR="008F3D36" w:rsidRPr="00DF07F9">
        <w:t xml:space="preserve">therefore </w:t>
      </w:r>
      <w:r w:rsidR="00457F7C" w:rsidRPr="00DF07F9">
        <w:t>played a central role in the verbal community that establishe</w:t>
      </w:r>
      <w:r w:rsidR="00762BA9" w:rsidRPr="00DF07F9">
        <w:t>s</w:t>
      </w:r>
      <w:r w:rsidR="00457F7C" w:rsidRPr="00DF07F9">
        <w:t xml:space="preserve"> and maintain</w:t>
      </w:r>
      <w:r w:rsidR="00762BA9" w:rsidRPr="00DF07F9">
        <w:t>s the</w:t>
      </w:r>
      <w:r w:rsidR="00457F7C" w:rsidRPr="00DF07F9">
        <w:t xml:space="preserve"> </w:t>
      </w:r>
      <w:r w:rsidR="008B1E73" w:rsidRPr="00DF07F9">
        <w:t xml:space="preserve">labelling </w:t>
      </w:r>
      <w:r w:rsidR="00457F7C" w:rsidRPr="00DF07F9">
        <w:t>and us</w:t>
      </w:r>
      <w:r w:rsidR="00762BA9" w:rsidRPr="00DF07F9">
        <w:t>e</w:t>
      </w:r>
      <w:r w:rsidR="00F447C8" w:rsidRPr="00DF07F9">
        <w:t xml:space="preserve"> of</w:t>
      </w:r>
      <w:r w:rsidR="00457F7C" w:rsidRPr="00DF07F9">
        <w:t xml:space="preserve"> the IRAP as an implicit measure.</w:t>
      </w:r>
      <w:r w:rsidR="003C7B30" w:rsidRPr="00DF07F9">
        <w:t xml:space="preserve"> </w:t>
      </w:r>
      <w:r w:rsidR="00011F4F" w:rsidRPr="00DF07F9">
        <w:t xml:space="preserve">Revisionism or obfuscation </w:t>
      </w:r>
      <w:r w:rsidR="004C75B2" w:rsidRPr="00DF07F9">
        <w:t xml:space="preserve">of the IRAP’s history and evolution </w:t>
      </w:r>
      <w:r w:rsidR="000E499B" w:rsidRPr="00DF07F9">
        <w:t xml:space="preserve">only </w:t>
      </w:r>
      <w:r w:rsidR="008B1E73" w:rsidRPr="00DF07F9">
        <w:t xml:space="preserve">serves to </w:t>
      </w:r>
      <w:r w:rsidR="00011F4F" w:rsidRPr="00DF07F9">
        <w:t>mislead readers</w:t>
      </w:r>
      <w:r w:rsidR="008B1E73" w:rsidRPr="00DF07F9">
        <w:t xml:space="preserve"> and </w:t>
      </w:r>
      <w:r w:rsidR="004C75B2" w:rsidRPr="00DF07F9">
        <w:t xml:space="preserve">further confuse </w:t>
      </w:r>
      <w:r w:rsidR="008B1E73" w:rsidRPr="00DF07F9">
        <w:t xml:space="preserve">the task’s </w:t>
      </w:r>
      <w:r w:rsidR="004C75B2" w:rsidRPr="00DF07F9">
        <w:t>purpose and potential utility.</w:t>
      </w:r>
      <w:r w:rsidR="00380D7D" w:rsidRPr="00DF07F9">
        <w:t xml:space="preserve"> </w:t>
      </w:r>
      <w:r w:rsidR="005B5E05" w:rsidRPr="00DF07F9">
        <w:t>Unfortunately, t</w:t>
      </w:r>
      <w:r w:rsidR="00607E33" w:rsidRPr="00DF07F9">
        <w:t xml:space="preserve">he credibility of </w:t>
      </w:r>
      <w:r w:rsidR="00CD4BEF" w:rsidRPr="00DF07F9">
        <w:t xml:space="preserve">Barnes-Holmes &amp; Harte’s (2022) vision for the future of </w:t>
      </w:r>
      <w:r w:rsidR="001D73A1" w:rsidRPr="00DF07F9">
        <w:t xml:space="preserve">the </w:t>
      </w:r>
      <w:r w:rsidR="00CD4BEF" w:rsidRPr="00DF07F9">
        <w:t xml:space="preserve">IRAP is undermined by their </w:t>
      </w:r>
      <w:r w:rsidR="00411861" w:rsidRPr="00DF07F9">
        <w:t>mischaracterization</w:t>
      </w:r>
      <w:r w:rsidR="00CD4BEF" w:rsidRPr="00DF07F9">
        <w:t xml:space="preserve"> of its past.</w:t>
      </w:r>
    </w:p>
    <w:p w14:paraId="59E9051A" w14:textId="000CE36F" w:rsidR="00DF07F9" w:rsidRPr="00C423A7" w:rsidRDefault="00DF07F9" w:rsidP="00C30202">
      <w:pPr>
        <w:rPr>
          <w:rFonts w:eastAsiaTheme="majorEastAsia" w:cstheme="majorBidi"/>
        </w:rPr>
      </w:pPr>
      <w:r>
        <w:br w:type="page"/>
      </w:r>
    </w:p>
    <w:p w14:paraId="5B7596BA" w14:textId="77777777" w:rsidR="00DF07F9" w:rsidRPr="00DF07F9" w:rsidRDefault="00DF07F9" w:rsidP="00C30202">
      <w:pPr>
        <w:pStyle w:val="TableFigure"/>
      </w:pPr>
      <w:r w:rsidRPr="00DF07F9">
        <w:rPr>
          <w:b/>
          <w:bCs/>
        </w:rPr>
        <w:lastRenderedPageBreak/>
        <w:t>Table 1.</w:t>
      </w:r>
      <w:r w:rsidRPr="00DF07F9">
        <w:t xml:space="preserve"> Authors who have five or more IRAP publications and their association with Barnes-Holmes.</w:t>
      </w:r>
    </w:p>
    <w:p w14:paraId="49244712" w14:textId="77777777" w:rsidR="00DF07F9" w:rsidRPr="00DF07F9" w:rsidRDefault="00DF07F9" w:rsidP="00C30202">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DF07F9" w:rsidRPr="00DF07F9" w14:paraId="1D260BAD" w14:textId="77777777" w:rsidTr="00A17272">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0FC74DCA" w14:textId="77777777" w:rsidR="00DF07F9" w:rsidRPr="00DF07F9" w:rsidRDefault="00DF07F9" w:rsidP="00C875F9">
            <w:pPr>
              <w:pStyle w:val="table"/>
              <w:spacing w:line="240" w:lineRule="auto"/>
            </w:pPr>
            <w:r w:rsidRPr="00DF07F9">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6C000676" w14:textId="77777777" w:rsidR="00DF07F9" w:rsidRPr="00DF07F9" w:rsidRDefault="00DF07F9" w:rsidP="00C875F9">
            <w:pPr>
              <w:pStyle w:val="table"/>
              <w:spacing w:line="240" w:lineRule="auto"/>
              <w:rPr>
                <w:b/>
                <w:bCs/>
              </w:rPr>
            </w:pPr>
            <w:r w:rsidRPr="00DF07F9">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5804D307" w14:textId="77777777" w:rsidR="00DF07F9" w:rsidRPr="00DF07F9" w:rsidRDefault="00DF07F9" w:rsidP="00C875F9">
            <w:pPr>
              <w:pStyle w:val="table"/>
              <w:spacing w:line="240" w:lineRule="auto"/>
              <w:rPr>
                <w:b/>
                <w:bCs/>
              </w:rPr>
            </w:pPr>
            <w:r w:rsidRPr="00DF07F9">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C209E9D" w14:textId="77777777" w:rsidR="00DF07F9" w:rsidRPr="00DF07F9" w:rsidRDefault="00DF07F9" w:rsidP="00C875F9">
            <w:pPr>
              <w:pStyle w:val="table"/>
              <w:spacing w:line="240" w:lineRule="auto"/>
              <w:rPr>
                <w:b/>
                <w:bCs/>
              </w:rPr>
            </w:pPr>
            <w:r w:rsidRPr="00DF07F9">
              <w:t>Student of DBH</w:t>
            </w:r>
          </w:p>
        </w:tc>
        <w:tc>
          <w:tcPr>
            <w:tcW w:w="1278" w:type="dxa"/>
            <w:tcBorders>
              <w:top w:val="single" w:sz="4" w:space="0" w:color="auto"/>
              <w:bottom w:val="single" w:sz="4" w:space="0" w:color="auto"/>
            </w:tcBorders>
            <w:shd w:val="clear" w:color="auto" w:fill="auto"/>
            <w:vAlign w:val="bottom"/>
          </w:tcPr>
          <w:p w14:paraId="1A71DC88" w14:textId="77777777" w:rsidR="00DF07F9" w:rsidRPr="00DF07F9" w:rsidRDefault="00DF07F9" w:rsidP="00C875F9">
            <w:pPr>
              <w:pStyle w:val="table"/>
              <w:spacing w:line="240" w:lineRule="auto"/>
            </w:pPr>
            <w:r w:rsidRPr="00DF07F9">
              <w:t>Student of DBH’s student</w:t>
            </w:r>
          </w:p>
        </w:tc>
      </w:tr>
      <w:tr w:rsidR="00DF07F9" w:rsidRPr="00DF07F9" w14:paraId="2E56D48F" w14:textId="77777777" w:rsidTr="00A17272">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579A9D26" w14:textId="77777777" w:rsidR="00DF07F9" w:rsidRPr="00DF07F9" w:rsidRDefault="00DF07F9" w:rsidP="00C875F9">
            <w:pPr>
              <w:pStyle w:val="table"/>
              <w:spacing w:line="240" w:lineRule="auto"/>
            </w:pPr>
            <w:r w:rsidRPr="00DF07F9">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618BA893" w14:textId="77777777" w:rsidR="00DF07F9" w:rsidRPr="00DF07F9" w:rsidRDefault="00DF07F9" w:rsidP="00C875F9">
            <w:pPr>
              <w:pStyle w:val="table"/>
              <w:spacing w:line="240" w:lineRule="auto"/>
            </w:pPr>
            <w:r w:rsidRPr="00DF07F9">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45CEED36" w14:textId="77777777" w:rsidR="00DF07F9" w:rsidRPr="00DF07F9" w:rsidRDefault="00DF07F9" w:rsidP="00C875F9">
            <w:pPr>
              <w:pStyle w:val="table"/>
              <w:spacing w:line="240" w:lineRule="auto"/>
            </w:pPr>
            <w:r w:rsidRPr="00DF07F9">
              <w:t>48%</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2E6F1A58" w14:textId="77777777" w:rsidR="00DF07F9" w:rsidRPr="00DF07F9" w:rsidRDefault="00DF07F9" w:rsidP="00C875F9">
            <w:pPr>
              <w:pStyle w:val="table"/>
              <w:spacing w:line="240" w:lineRule="auto"/>
            </w:pPr>
            <w:r w:rsidRPr="00DF07F9">
              <w:t>-</w:t>
            </w:r>
          </w:p>
        </w:tc>
        <w:tc>
          <w:tcPr>
            <w:tcW w:w="1278" w:type="dxa"/>
            <w:tcBorders>
              <w:top w:val="single" w:sz="4" w:space="0" w:color="auto"/>
            </w:tcBorders>
            <w:shd w:val="clear" w:color="auto" w:fill="auto"/>
            <w:vAlign w:val="center"/>
          </w:tcPr>
          <w:p w14:paraId="775260C1" w14:textId="77777777" w:rsidR="00DF07F9" w:rsidRPr="00DF07F9" w:rsidRDefault="00DF07F9" w:rsidP="00C875F9">
            <w:pPr>
              <w:pStyle w:val="table"/>
              <w:spacing w:line="240" w:lineRule="auto"/>
            </w:pPr>
            <w:r w:rsidRPr="00DF07F9">
              <w:t>-</w:t>
            </w:r>
          </w:p>
        </w:tc>
      </w:tr>
      <w:tr w:rsidR="00DF07F9" w:rsidRPr="00DF07F9" w14:paraId="15B4A00E" w14:textId="77777777" w:rsidTr="00A17272">
        <w:trPr>
          <w:trHeight w:val="127"/>
          <w:jc w:val="center"/>
        </w:trPr>
        <w:tc>
          <w:tcPr>
            <w:tcW w:w="2324" w:type="dxa"/>
            <w:shd w:val="clear" w:color="auto" w:fill="auto"/>
            <w:tcMar>
              <w:top w:w="75" w:type="dxa"/>
              <w:left w:w="75" w:type="dxa"/>
              <w:bottom w:w="75" w:type="dxa"/>
              <w:right w:w="75" w:type="dxa"/>
            </w:tcMar>
            <w:vAlign w:val="center"/>
            <w:hideMark/>
          </w:tcPr>
          <w:p w14:paraId="542542F2" w14:textId="77777777" w:rsidR="00DF07F9" w:rsidRPr="00DF07F9" w:rsidRDefault="00DF07F9" w:rsidP="00C875F9">
            <w:pPr>
              <w:pStyle w:val="table"/>
              <w:spacing w:line="240" w:lineRule="auto"/>
            </w:pPr>
            <w:r w:rsidRPr="00DF07F9">
              <w:t>Yvonne Barnes-Holmes</w:t>
            </w:r>
          </w:p>
        </w:tc>
        <w:tc>
          <w:tcPr>
            <w:tcW w:w="1217" w:type="dxa"/>
            <w:shd w:val="clear" w:color="auto" w:fill="auto"/>
            <w:tcMar>
              <w:top w:w="75" w:type="dxa"/>
              <w:left w:w="75" w:type="dxa"/>
              <w:bottom w:w="75" w:type="dxa"/>
              <w:right w:w="75" w:type="dxa"/>
            </w:tcMar>
            <w:vAlign w:val="center"/>
            <w:hideMark/>
          </w:tcPr>
          <w:p w14:paraId="34862551" w14:textId="77777777" w:rsidR="00DF07F9" w:rsidRPr="00DF07F9" w:rsidRDefault="00DF07F9" w:rsidP="00C875F9">
            <w:pPr>
              <w:pStyle w:val="table"/>
              <w:spacing w:line="240" w:lineRule="auto"/>
            </w:pPr>
            <w:r w:rsidRPr="00DF07F9">
              <w:t>31</w:t>
            </w:r>
          </w:p>
        </w:tc>
        <w:tc>
          <w:tcPr>
            <w:tcW w:w="1273" w:type="dxa"/>
            <w:shd w:val="clear" w:color="auto" w:fill="auto"/>
            <w:tcMar>
              <w:top w:w="75" w:type="dxa"/>
              <w:left w:w="75" w:type="dxa"/>
              <w:bottom w:w="75" w:type="dxa"/>
              <w:right w:w="75" w:type="dxa"/>
            </w:tcMar>
            <w:vAlign w:val="center"/>
            <w:hideMark/>
          </w:tcPr>
          <w:p w14:paraId="19526161" w14:textId="77777777" w:rsidR="00DF07F9" w:rsidRPr="00DF07F9" w:rsidRDefault="00DF07F9" w:rsidP="00C875F9">
            <w:pPr>
              <w:pStyle w:val="table"/>
              <w:spacing w:line="240" w:lineRule="auto"/>
            </w:pPr>
            <w:r w:rsidRPr="00DF07F9">
              <w:t>21%</w:t>
            </w:r>
          </w:p>
        </w:tc>
        <w:tc>
          <w:tcPr>
            <w:tcW w:w="1001" w:type="dxa"/>
            <w:shd w:val="clear" w:color="auto" w:fill="auto"/>
            <w:tcMar>
              <w:top w:w="75" w:type="dxa"/>
              <w:left w:w="75" w:type="dxa"/>
              <w:bottom w:w="75" w:type="dxa"/>
              <w:right w:w="75" w:type="dxa"/>
            </w:tcMar>
            <w:vAlign w:val="center"/>
            <w:hideMark/>
          </w:tcPr>
          <w:p w14:paraId="086E8E9F"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14622F13" w14:textId="77777777" w:rsidR="00DF07F9" w:rsidRPr="00DF07F9" w:rsidRDefault="00DF07F9" w:rsidP="00C875F9">
            <w:pPr>
              <w:pStyle w:val="table"/>
              <w:spacing w:line="240" w:lineRule="auto"/>
            </w:pPr>
            <w:r w:rsidRPr="00DF07F9">
              <w:t>-</w:t>
            </w:r>
          </w:p>
        </w:tc>
      </w:tr>
      <w:tr w:rsidR="00DF07F9" w:rsidRPr="00DF07F9" w14:paraId="79152A2E"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4D6CFCBF" w14:textId="77777777" w:rsidR="00DF07F9" w:rsidRPr="00DF07F9" w:rsidRDefault="00DF07F9" w:rsidP="00C875F9">
            <w:pPr>
              <w:pStyle w:val="table"/>
              <w:spacing w:line="240" w:lineRule="auto"/>
            </w:pPr>
            <w:r w:rsidRPr="00DF07F9">
              <w:t>Ciara McEnteggart</w:t>
            </w:r>
          </w:p>
        </w:tc>
        <w:tc>
          <w:tcPr>
            <w:tcW w:w="1217" w:type="dxa"/>
            <w:shd w:val="clear" w:color="auto" w:fill="auto"/>
            <w:tcMar>
              <w:top w:w="75" w:type="dxa"/>
              <w:left w:w="75" w:type="dxa"/>
              <w:bottom w:w="75" w:type="dxa"/>
              <w:right w:w="75" w:type="dxa"/>
            </w:tcMar>
            <w:vAlign w:val="center"/>
            <w:hideMark/>
          </w:tcPr>
          <w:p w14:paraId="6929060C" w14:textId="77777777" w:rsidR="00DF07F9" w:rsidRPr="00DF07F9" w:rsidRDefault="00DF07F9" w:rsidP="00C875F9">
            <w:pPr>
              <w:pStyle w:val="table"/>
              <w:spacing w:line="240" w:lineRule="auto"/>
            </w:pPr>
            <w:r w:rsidRPr="00DF07F9">
              <w:t>18</w:t>
            </w:r>
          </w:p>
        </w:tc>
        <w:tc>
          <w:tcPr>
            <w:tcW w:w="1273" w:type="dxa"/>
            <w:shd w:val="clear" w:color="auto" w:fill="auto"/>
            <w:tcMar>
              <w:top w:w="75" w:type="dxa"/>
              <w:left w:w="75" w:type="dxa"/>
              <w:bottom w:w="75" w:type="dxa"/>
              <w:right w:w="75" w:type="dxa"/>
            </w:tcMar>
            <w:vAlign w:val="center"/>
            <w:hideMark/>
          </w:tcPr>
          <w:p w14:paraId="65D9F251" w14:textId="77777777" w:rsidR="00DF07F9" w:rsidRPr="00DF07F9" w:rsidRDefault="00DF07F9" w:rsidP="00C875F9">
            <w:pPr>
              <w:pStyle w:val="table"/>
              <w:spacing w:line="240" w:lineRule="auto"/>
            </w:pPr>
            <w:r w:rsidRPr="00DF07F9">
              <w:t>12%</w:t>
            </w:r>
          </w:p>
        </w:tc>
        <w:tc>
          <w:tcPr>
            <w:tcW w:w="1001" w:type="dxa"/>
            <w:shd w:val="clear" w:color="auto" w:fill="auto"/>
            <w:tcMar>
              <w:top w:w="75" w:type="dxa"/>
              <w:left w:w="75" w:type="dxa"/>
              <w:bottom w:w="75" w:type="dxa"/>
              <w:right w:w="75" w:type="dxa"/>
            </w:tcMar>
            <w:vAlign w:val="center"/>
            <w:hideMark/>
          </w:tcPr>
          <w:p w14:paraId="75320635"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1B2517F7" w14:textId="77777777" w:rsidR="00DF07F9" w:rsidRPr="00DF07F9" w:rsidRDefault="00DF07F9" w:rsidP="00C875F9">
            <w:pPr>
              <w:pStyle w:val="table"/>
              <w:spacing w:line="240" w:lineRule="auto"/>
            </w:pPr>
            <w:r w:rsidRPr="00DF07F9">
              <w:t>-</w:t>
            </w:r>
          </w:p>
        </w:tc>
      </w:tr>
      <w:tr w:rsidR="00DF07F9" w:rsidRPr="00DF07F9" w14:paraId="12F49385"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3C00238B" w14:textId="77777777" w:rsidR="00DF07F9" w:rsidRPr="00DF07F9" w:rsidRDefault="00DF07F9" w:rsidP="00C875F9">
            <w:pPr>
              <w:pStyle w:val="table"/>
              <w:spacing w:line="240" w:lineRule="auto"/>
            </w:pPr>
            <w:r w:rsidRPr="00DF07F9">
              <w:t>Ian Stewart</w:t>
            </w:r>
          </w:p>
        </w:tc>
        <w:tc>
          <w:tcPr>
            <w:tcW w:w="1217" w:type="dxa"/>
            <w:shd w:val="clear" w:color="auto" w:fill="auto"/>
            <w:tcMar>
              <w:top w:w="75" w:type="dxa"/>
              <w:left w:w="75" w:type="dxa"/>
              <w:bottom w:w="75" w:type="dxa"/>
              <w:right w:w="75" w:type="dxa"/>
            </w:tcMar>
            <w:vAlign w:val="center"/>
            <w:hideMark/>
          </w:tcPr>
          <w:p w14:paraId="6C6056A6" w14:textId="77777777" w:rsidR="00DF07F9" w:rsidRPr="00DF07F9" w:rsidRDefault="00DF07F9" w:rsidP="00C875F9">
            <w:pPr>
              <w:pStyle w:val="table"/>
              <w:spacing w:line="240" w:lineRule="auto"/>
            </w:pPr>
            <w:r w:rsidRPr="00DF07F9">
              <w:t>17</w:t>
            </w:r>
          </w:p>
        </w:tc>
        <w:tc>
          <w:tcPr>
            <w:tcW w:w="1273" w:type="dxa"/>
            <w:shd w:val="clear" w:color="auto" w:fill="auto"/>
            <w:tcMar>
              <w:top w:w="75" w:type="dxa"/>
              <w:left w:w="75" w:type="dxa"/>
              <w:bottom w:w="75" w:type="dxa"/>
              <w:right w:w="75" w:type="dxa"/>
            </w:tcMar>
            <w:vAlign w:val="center"/>
            <w:hideMark/>
          </w:tcPr>
          <w:p w14:paraId="46E8FF43" w14:textId="77777777" w:rsidR="00DF07F9" w:rsidRPr="00DF07F9" w:rsidRDefault="00DF07F9" w:rsidP="00C875F9">
            <w:pPr>
              <w:pStyle w:val="table"/>
              <w:spacing w:line="240" w:lineRule="auto"/>
            </w:pPr>
            <w:r w:rsidRPr="00DF07F9">
              <w:t>11%</w:t>
            </w:r>
          </w:p>
        </w:tc>
        <w:tc>
          <w:tcPr>
            <w:tcW w:w="1001" w:type="dxa"/>
            <w:shd w:val="clear" w:color="auto" w:fill="auto"/>
            <w:tcMar>
              <w:top w:w="75" w:type="dxa"/>
              <w:left w:w="75" w:type="dxa"/>
              <w:bottom w:w="75" w:type="dxa"/>
              <w:right w:w="75" w:type="dxa"/>
            </w:tcMar>
            <w:vAlign w:val="center"/>
            <w:hideMark/>
          </w:tcPr>
          <w:p w14:paraId="739588F9"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4AB4BE47" w14:textId="77777777" w:rsidR="00DF07F9" w:rsidRPr="00DF07F9" w:rsidRDefault="00DF07F9" w:rsidP="00C875F9">
            <w:pPr>
              <w:pStyle w:val="table"/>
              <w:spacing w:line="240" w:lineRule="auto"/>
            </w:pPr>
            <w:r w:rsidRPr="00DF07F9">
              <w:t>-</w:t>
            </w:r>
          </w:p>
        </w:tc>
      </w:tr>
      <w:tr w:rsidR="00DF07F9" w:rsidRPr="00DF07F9" w14:paraId="1900A3F7" w14:textId="77777777" w:rsidTr="00A17272">
        <w:trPr>
          <w:trHeight w:val="127"/>
          <w:jc w:val="center"/>
        </w:trPr>
        <w:tc>
          <w:tcPr>
            <w:tcW w:w="2324" w:type="dxa"/>
            <w:shd w:val="clear" w:color="auto" w:fill="auto"/>
            <w:tcMar>
              <w:top w:w="75" w:type="dxa"/>
              <w:left w:w="75" w:type="dxa"/>
              <w:bottom w:w="75" w:type="dxa"/>
              <w:right w:w="75" w:type="dxa"/>
            </w:tcMar>
            <w:vAlign w:val="center"/>
            <w:hideMark/>
          </w:tcPr>
          <w:p w14:paraId="4BCC141B" w14:textId="77777777" w:rsidR="00DF07F9" w:rsidRPr="00DF07F9" w:rsidRDefault="00DF07F9" w:rsidP="00C875F9">
            <w:pPr>
              <w:pStyle w:val="table"/>
              <w:spacing w:line="240" w:lineRule="auto"/>
            </w:pPr>
            <w:r w:rsidRPr="00DF07F9">
              <w:t>Carol Murphy</w:t>
            </w:r>
          </w:p>
        </w:tc>
        <w:tc>
          <w:tcPr>
            <w:tcW w:w="1217" w:type="dxa"/>
            <w:shd w:val="clear" w:color="auto" w:fill="auto"/>
            <w:tcMar>
              <w:top w:w="75" w:type="dxa"/>
              <w:left w:w="75" w:type="dxa"/>
              <w:bottom w:w="75" w:type="dxa"/>
              <w:right w:w="75" w:type="dxa"/>
            </w:tcMar>
            <w:vAlign w:val="center"/>
            <w:hideMark/>
          </w:tcPr>
          <w:p w14:paraId="6F2C31E3" w14:textId="77777777" w:rsidR="00DF07F9" w:rsidRPr="00DF07F9" w:rsidRDefault="00DF07F9" w:rsidP="00C875F9">
            <w:pPr>
              <w:pStyle w:val="table"/>
              <w:spacing w:line="240" w:lineRule="auto"/>
            </w:pPr>
            <w:r w:rsidRPr="00DF07F9">
              <w:t>14</w:t>
            </w:r>
          </w:p>
        </w:tc>
        <w:tc>
          <w:tcPr>
            <w:tcW w:w="1273" w:type="dxa"/>
            <w:shd w:val="clear" w:color="auto" w:fill="auto"/>
            <w:tcMar>
              <w:top w:w="75" w:type="dxa"/>
              <w:left w:w="75" w:type="dxa"/>
              <w:bottom w:w="75" w:type="dxa"/>
              <w:right w:w="75" w:type="dxa"/>
            </w:tcMar>
            <w:vAlign w:val="center"/>
            <w:hideMark/>
          </w:tcPr>
          <w:p w14:paraId="0D82C8C1" w14:textId="77777777" w:rsidR="00DF07F9" w:rsidRPr="00DF07F9" w:rsidRDefault="00DF07F9" w:rsidP="00C875F9">
            <w:pPr>
              <w:pStyle w:val="table"/>
              <w:spacing w:line="240" w:lineRule="auto"/>
            </w:pPr>
            <w:r w:rsidRPr="00DF07F9">
              <w:t>9%</w:t>
            </w:r>
          </w:p>
        </w:tc>
        <w:tc>
          <w:tcPr>
            <w:tcW w:w="1001" w:type="dxa"/>
            <w:shd w:val="clear" w:color="auto" w:fill="auto"/>
            <w:tcMar>
              <w:top w:w="75" w:type="dxa"/>
              <w:left w:w="75" w:type="dxa"/>
              <w:bottom w:w="75" w:type="dxa"/>
              <w:right w:w="75" w:type="dxa"/>
            </w:tcMar>
            <w:vAlign w:val="center"/>
            <w:hideMark/>
          </w:tcPr>
          <w:p w14:paraId="6D5C4E2E"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09303226" w14:textId="77777777" w:rsidR="00DF07F9" w:rsidRPr="00DF07F9" w:rsidRDefault="00DF07F9" w:rsidP="00C875F9">
            <w:pPr>
              <w:pStyle w:val="table"/>
              <w:spacing w:line="240" w:lineRule="auto"/>
            </w:pPr>
            <w:r w:rsidRPr="00DF07F9">
              <w:t>-</w:t>
            </w:r>
          </w:p>
        </w:tc>
      </w:tr>
      <w:tr w:rsidR="00DF07F9" w:rsidRPr="00DF07F9" w14:paraId="1412B0E9" w14:textId="77777777" w:rsidTr="00A17272">
        <w:trPr>
          <w:trHeight w:val="119"/>
          <w:jc w:val="center"/>
        </w:trPr>
        <w:tc>
          <w:tcPr>
            <w:tcW w:w="2324" w:type="dxa"/>
            <w:shd w:val="clear" w:color="auto" w:fill="auto"/>
            <w:tcMar>
              <w:top w:w="75" w:type="dxa"/>
              <w:left w:w="75" w:type="dxa"/>
              <w:bottom w:w="75" w:type="dxa"/>
              <w:right w:w="75" w:type="dxa"/>
            </w:tcMar>
            <w:vAlign w:val="center"/>
          </w:tcPr>
          <w:p w14:paraId="489EEB22" w14:textId="77777777" w:rsidR="00DF07F9" w:rsidRPr="00DF07F9" w:rsidRDefault="00DF07F9" w:rsidP="00C875F9">
            <w:pPr>
              <w:pStyle w:val="table"/>
              <w:spacing w:line="240" w:lineRule="auto"/>
            </w:pPr>
            <w:r w:rsidRPr="00DF07F9">
              <w:t>Michelle E. Kelly</w:t>
            </w:r>
          </w:p>
        </w:tc>
        <w:tc>
          <w:tcPr>
            <w:tcW w:w="1217" w:type="dxa"/>
            <w:shd w:val="clear" w:color="auto" w:fill="auto"/>
            <w:tcMar>
              <w:top w:w="75" w:type="dxa"/>
              <w:left w:w="75" w:type="dxa"/>
              <w:bottom w:w="75" w:type="dxa"/>
              <w:right w:w="75" w:type="dxa"/>
            </w:tcMar>
            <w:vAlign w:val="center"/>
          </w:tcPr>
          <w:p w14:paraId="13AF5E3B" w14:textId="77777777" w:rsidR="00DF07F9" w:rsidRPr="00DF07F9" w:rsidRDefault="00DF07F9" w:rsidP="00C875F9">
            <w:pPr>
              <w:pStyle w:val="table"/>
              <w:spacing w:line="240" w:lineRule="auto"/>
            </w:pPr>
            <w:r w:rsidRPr="00DF07F9">
              <w:t>10</w:t>
            </w:r>
          </w:p>
        </w:tc>
        <w:tc>
          <w:tcPr>
            <w:tcW w:w="1273" w:type="dxa"/>
            <w:shd w:val="clear" w:color="auto" w:fill="auto"/>
            <w:tcMar>
              <w:top w:w="75" w:type="dxa"/>
              <w:left w:w="75" w:type="dxa"/>
              <w:bottom w:w="75" w:type="dxa"/>
              <w:right w:w="75" w:type="dxa"/>
            </w:tcMar>
            <w:vAlign w:val="center"/>
          </w:tcPr>
          <w:p w14:paraId="49BEBFF8" w14:textId="77777777" w:rsidR="00DF07F9" w:rsidRPr="00DF07F9" w:rsidRDefault="00DF07F9" w:rsidP="00C875F9">
            <w:pPr>
              <w:pStyle w:val="table"/>
              <w:spacing w:line="240" w:lineRule="auto"/>
            </w:pPr>
            <w:r w:rsidRPr="00DF07F9">
              <w:t>7%</w:t>
            </w:r>
          </w:p>
        </w:tc>
        <w:tc>
          <w:tcPr>
            <w:tcW w:w="1001" w:type="dxa"/>
            <w:shd w:val="clear" w:color="auto" w:fill="auto"/>
            <w:tcMar>
              <w:top w:w="75" w:type="dxa"/>
              <w:left w:w="75" w:type="dxa"/>
              <w:bottom w:w="75" w:type="dxa"/>
              <w:right w:w="75" w:type="dxa"/>
            </w:tcMar>
            <w:vAlign w:val="center"/>
          </w:tcPr>
          <w:p w14:paraId="35D77253"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25499CD7" w14:textId="77777777" w:rsidR="00DF07F9" w:rsidRPr="00DF07F9" w:rsidRDefault="00DF07F9" w:rsidP="00C875F9">
            <w:pPr>
              <w:pStyle w:val="table"/>
              <w:spacing w:line="240" w:lineRule="auto"/>
            </w:pPr>
            <w:r w:rsidRPr="00DF07F9">
              <w:t>-</w:t>
            </w:r>
          </w:p>
        </w:tc>
      </w:tr>
      <w:tr w:rsidR="00DF07F9" w:rsidRPr="00DF07F9" w14:paraId="17286DF0" w14:textId="77777777" w:rsidTr="00A17272">
        <w:trPr>
          <w:trHeight w:val="119"/>
          <w:jc w:val="center"/>
        </w:trPr>
        <w:tc>
          <w:tcPr>
            <w:tcW w:w="2324" w:type="dxa"/>
            <w:shd w:val="clear" w:color="auto" w:fill="auto"/>
            <w:tcMar>
              <w:top w:w="75" w:type="dxa"/>
              <w:left w:w="75" w:type="dxa"/>
              <w:bottom w:w="75" w:type="dxa"/>
              <w:right w:w="75" w:type="dxa"/>
            </w:tcMar>
            <w:vAlign w:val="center"/>
          </w:tcPr>
          <w:p w14:paraId="2C199517" w14:textId="77777777" w:rsidR="00DF07F9" w:rsidRPr="00DF07F9" w:rsidRDefault="00DF07F9" w:rsidP="00C875F9">
            <w:pPr>
              <w:pStyle w:val="table"/>
              <w:spacing w:line="240" w:lineRule="auto"/>
            </w:pPr>
            <w:r w:rsidRPr="00DF07F9">
              <w:t xml:space="preserve">Diana </w:t>
            </w:r>
            <w:proofErr w:type="spellStart"/>
            <w:r w:rsidRPr="00DF07F9">
              <w:t>Ferroni</w:t>
            </w:r>
            <w:proofErr w:type="spellEnd"/>
            <w:r w:rsidRPr="00DF07F9">
              <w:t xml:space="preserve"> Bast</w:t>
            </w:r>
          </w:p>
        </w:tc>
        <w:tc>
          <w:tcPr>
            <w:tcW w:w="1217" w:type="dxa"/>
            <w:shd w:val="clear" w:color="auto" w:fill="auto"/>
            <w:tcMar>
              <w:top w:w="75" w:type="dxa"/>
              <w:left w:w="75" w:type="dxa"/>
              <w:bottom w:w="75" w:type="dxa"/>
              <w:right w:w="75" w:type="dxa"/>
            </w:tcMar>
            <w:vAlign w:val="center"/>
          </w:tcPr>
          <w:p w14:paraId="6C7960E7" w14:textId="77777777" w:rsidR="00DF07F9" w:rsidRPr="00DF07F9" w:rsidRDefault="00DF07F9" w:rsidP="00C875F9">
            <w:pPr>
              <w:pStyle w:val="table"/>
              <w:spacing w:line="240" w:lineRule="auto"/>
            </w:pPr>
            <w:r w:rsidRPr="00DF07F9">
              <w:t>9</w:t>
            </w:r>
          </w:p>
        </w:tc>
        <w:tc>
          <w:tcPr>
            <w:tcW w:w="1273" w:type="dxa"/>
            <w:shd w:val="clear" w:color="auto" w:fill="auto"/>
            <w:tcMar>
              <w:top w:w="75" w:type="dxa"/>
              <w:left w:w="75" w:type="dxa"/>
              <w:bottom w:w="75" w:type="dxa"/>
              <w:right w:w="75" w:type="dxa"/>
            </w:tcMar>
            <w:vAlign w:val="center"/>
          </w:tcPr>
          <w:p w14:paraId="07877E0D" w14:textId="77777777" w:rsidR="00DF07F9" w:rsidRPr="00DF07F9" w:rsidRDefault="00DF07F9" w:rsidP="00C875F9">
            <w:pPr>
              <w:pStyle w:val="table"/>
              <w:spacing w:line="240" w:lineRule="auto"/>
            </w:pPr>
            <w:r w:rsidRPr="00DF07F9">
              <w:t>6%</w:t>
            </w:r>
          </w:p>
        </w:tc>
        <w:tc>
          <w:tcPr>
            <w:tcW w:w="1001" w:type="dxa"/>
            <w:shd w:val="clear" w:color="auto" w:fill="auto"/>
            <w:tcMar>
              <w:top w:w="75" w:type="dxa"/>
              <w:left w:w="75" w:type="dxa"/>
              <w:bottom w:w="75" w:type="dxa"/>
              <w:right w:w="75" w:type="dxa"/>
            </w:tcMar>
            <w:vAlign w:val="center"/>
          </w:tcPr>
          <w:p w14:paraId="73FB5D36"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0D33CC11" w14:textId="77777777" w:rsidR="00DF07F9" w:rsidRPr="00DF07F9" w:rsidRDefault="00DF07F9" w:rsidP="00C875F9">
            <w:pPr>
              <w:pStyle w:val="table"/>
              <w:spacing w:line="240" w:lineRule="auto"/>
            </w:pPr>
            <w:r w:rsidRPr="00DF07F9">
              <w:t>-</w:t>
            </w:r>
          </w:p>
        </w:tc>
      </w:tr>
      <w:tr w:rsidR="00DF07F9" w:rsidRPr="00DF07F9" w14:paraId="3AC5D13E"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050E47CA" w14:textId="77777777" w:rsidR="00DF07F9" w:rsidRPr="00DF07F9" w:rsidRDefault="00DF07F9" w:rsidP="00C875F9">
            <w:pPr>
              <w:pStyle w:val="table"/>
              <w:spacing w:line="240" w:lineRule="auto"/>
            </w:pPr>
            <w:r w:rsidRPr="00DF07F9">
              <w:t>Ian Hussey</w:t>
            </w:r>
          </w:p>
        </w:tc>
        <w:tc>
          <w:tcPr>
            <w:tcW w:w="1217" w:type="dxa"/>
            <w:shd w:val="clear" w:color="auto" w:fill="auto"/>
            <w:tcMar>
              <w:top w:w="75" w:type="dxa"/>
              <w:left w:w="75" w:type="dxa"/>
              <w:bottom w:w="75" w:type="dxa"/>
              <w:right w:w="75" w:type="dxa"/>
            </w:tcMar>
            <w:vAlign w:val="center"/>
            <w:hideMark/>
          </w:tcPr>
          <w:p w14:paraId="0FE4BB52" w14:textId="77777777" w:rsidR="00DF07F9" w:rsidRPr="00DF07F9" w:rsidRDefault="00DF07F9" w:rsidP="00C875F9">
            <w:pPr>
              <w:pStyle w:val="table"/>
              <w:spacing w:line="240" w:lineRule="auto"/>
            </w:pPr>
            <w:r w:rsidRPr="00DF07F9">
              <w:t>9</w:t>
            </w:r>
          </w:p>
        </w:tc>
        <w:tc>
          <w:tcPr>
            <w:tcW w:w="1273" w:type="dxa"/>
            <w:shd w:val="clear" w:color="auto" w:fill="auto"/>
            <w:tcMar>
              <w:top w:w="75" w:type="dxa"/>
              <w:left w:w="75" w:type="dxa"/>
              <w:bottom w:w="75" w:type="dxa"/>
              <w:right w:w="75" w:type="dxa"/>
            </w:tcMar>
            <w:vAlign w:val="center"/>
            <w:hideMark/>
          </w:tcPr>
          <w:p w14:paraId="54F2EF56" w14:textId="77777777" w:rsidR="00DF07F9" w:rsidRPr="00DF07F9" w:rsidRDefault="00DF07F9" w:rsidP="00C875F9">
            <w:pPr>
              <w:pStyle w:val="table"/>
              <w:spacing w:line="240" w:lineRule="auto"/>
            </w:pPr>
            <w:r w:rsidRPr="00DF07F9">
              <w:t>6%</w:t>
            </w:r>
          </w:p>
        </w:tc>
        <w:tc>
          <w:tcPr>
            <w:tcW w:w="1001" w:type="dxa"/>
            <w:shd w:val="clear" w:color="auto" w:fill="auto"/>
            <w:tcMar>
              <w:top w:w="75" w:type="dxa"/>
              <w:left w:w="75" w:type="dxa"/>
              <w:bottom w:w="75" w:type="dxa"/>
              <w:right w:w="75" w:type="dxa"/>
            </w:tcMar>
            <w:vAlign w:val="center"/>
            <w:hideMark/>
          </w:tcPr>
          <w:p w14:paraId="06D49914"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250137C9" w14:textId="77777777" w:rsidR="00DF07F9" w:rsidRPr="00DF07F9" w:rsidRDefault="00DF07F9" w:rsidP="00C875F9">
            <w:pPr>
              <w:pStyle w:val="table"/>
              <w:spacing w:line="240" w:lineRule="auto"/>
            </w:pPr>
            <w:r w:rsidRPr="00DF07F9">
              <w:t>-</w:t>
            </w:r>
          </w:p>
        </w:tc>
      </w:tr>
      <w:tr w:rsidR="00DF07F9" w:rsidRPr="00DF07F9" w14:paraId="2126B13E" w14:textId="77777777" w:rsidTr="00A17272">
        <w:trPr>
          <w:trHeight w:val="119"/>
          <w:jc w:val="center"/>
        </w:trPr>
        <w:tc>
          <w:tcPr>
            <w:tcW w:w="2324" w:type="dxa"/>
            <w:shd w:val="clear" w:color="auto" w:fill="auto"/>
            <w:tcMar>
              <w:top w:w="75" w:type="dxa"/>
              <w:left w:w="75" w:type="dxa"/>
              <w:bottom w:w="75" w:type="dxa"/>
              <w:right w:w="75" w:type="dxa"/>
            </w:tcMar>
            <w:vAlign w:val="center"/>
          </w:tcPr>
          <w:p w14:paraId="51F90C57" w14:textId="77777777" w:rsidR="00DF07F9" w:rsidRPr="00DF07F9" w:rsidRDefault="00DF07F9" w:rsidP="00C875F9">
            <w:pPr>
              <w:pStyle w:val="table"/>
              <w:spacing w:line="240" w:lineRule="auto"/>
            </w:pPr>
            <w:r w:rsidRPr="00DF07F9">
              <w:t>Júlio C. de Rose</w:t>
            </w:r>
          </w:p>
        </w:tc>
        <w:tc>
          <w:tcPr>
            <w:tcW w:w="1217" w:type="dxa"/>
            <w:shd w:val="clear" w:color="auto" w:fill="auto"/>
            <w:tcMar>
              <w:top w:w="75" w:type="dxa"/>
              <w:left w:w="75" w:type="dxa"/>
              <w:bottom w:w="75" w:type="dxa"/>
              <w:right w:w="75" w:type="dxa"/>
            </w:tcMar>
            <w:vAlign w:val="center"/>
          </w:tcPr>
          <w:p w14:paraId="5A5B571F" w14:textId="77777777" w:rsidR="00DF07F9" w:rsidRPr="00DF07F9" w:rsidRDefault="00DF07F9" w:rsidP="00C875F9">
            <w:pPr>
              <w:pStyle w:val="table"/>
              <w:spacing w:line="240" w:lineRule="auto"/>
            </w:pPr>
            <w:r w:rsidRPr="00DF07F9">
              <w:t>7</w:t>
            </w:r>
          </w:p>
        </w:tc>
        <w:tc>
          <w:tcPr>
            <w:tcW w:w="1273" w:type="dxa"/>
            <w:shd w:val="clear" w:color="auto" w:fill="auto"/>
            <w:tcMar>
              <w:top w:w="75" w:type="dxa"/>
              <w:left w:w="75" w:type="dxa"/>
              <w:bottom w:w="75" w:type="dxa"/>
              <w:right w:w="75" w:type="dxa"/>
            </w:tcMar>
            <w:vAlign w:val="center"/>
          </w:tcPr>
          <w:p w14:paraId="7D2A2137" w14:textId="77777777" w:rsidR="00DF07F9" w:rsidRPr="00DF07F9" w:rsidRDefault="00DF07F9" w:rsidP="00C875F9">
            <w:pPr>
              <w:pStyle w:val="table"/>
              <w:spacing w:line="240" w:lineRule="auto"/>
            </w:pPr>
            <w:r w:rsidRPr="00DF07F9">
              <w:t>5%</w:t>
            </w:r>
          </w:p>
        </w:tc>
        <w:tc>
          <w:tcPr>
            <w:tcW w:w="1001" w:type="dxa"/>
            <w:shd w:val="clear" w:color="auto" w:fill="auto"/>
            <w:tcMar>
              <w:top w:w="75" w:type="dxa"/>
              <w:left w:w="75" w:type="dxa"/>
              <w:bottom w:w="75" w:type="dxa"/>
              <w:right w:w="75" w:type="dxa"/>
            </w:tcMar>
            <w:vAlign w:val="center"/>
          </w:tcPr>
          <w:p w14:paraId="54493CD5" w14:textId="77777777" w:rsidR="00DF07F9" w:rsidRPr="00DF07F9" w:rsidRDefault="00DF07F9" w:rsidP="00C875F9">
            <w:pPr>
              <w:pStyle w:val="table"/>
              <w:spacing w:line="240" w:lineRule="auto"/>
            </w:pPr>
            <w:r w:rsidRPr="00DF07F9">
              <w:t>No</w:t>
            </w:r>
          </w:p>
        </w:tc>
        <w:tc>
          <w:tcPr>
            <w:tcW w:w="1278" w:type="dxa"/>
            <w:shd w:val="clear" w:color="auto" w:fill="auto"/>
            <w:vAlign w:val="center"/>
          </w:tcPr>
          <w:p w14:paraId="18AF88FB" w14:textId="77777777" w:rsidR="00DF07F9" w:rsidRPr="00DF07F9" w:rsidRDefault="00DF07F9" w:rsidP="00C875F9">
            <w:pPr>
              <w:pStyle w:val="table"/>
              <w:spacing w:line="240" w:lineRule="auto"/>
            </w:pPr>
            <w:r w:rsidRPr="00DF07F9">
              <w:t>-</w:t>
            </w:r>
          </w:p>
        </w:tc>
      </w:tr>
      <w:tr w:rsidR="00DF07F9" w:rsidRPr="00DF07F9" w14:paraId="616B1188"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646A69DE" w14:textId="77777777" w:rsidR="00DF07F9" w:rsidRPr="00DF07F9" w:rsidRDefault="00DF07F9" w:rsidP="00C875F9">
            <w:pPr>
              <w:pStyle w:val="table"/>
              <w:spacing w:line="240" w:lineRule="auto"/>
            </w:pPr>
            <w:r w:rsidRPr="00DF07F9">
              <w:t>Chad E. Drake</w:t>
            </w:r>
          </w:p>
        </w:tc>
        <w:tc>
          <w:tcPr>
            <w:tcW w:w="1217" w:type="dxa"/>
            <w:shd w:val="clear" w:color="auto" w:fill="auto"/>
            <w:tcMar>
              <w:top w:w="75" w:type="dxa"/>
              <w:left w:w="75" w:type="dxa"/>
              <w:bottom w:w="75" w:type="dxa"/>
              <w:right w:w="75" w:type="dxa"/>
            </w:tcMar>
            <w:vAlign w:val="center"/>
            <w:hideMark/>
          </w:tcPr>
          <w:p w14:paraId="616C5B63" w14:textId="77777777" w:rsidR="00DF07F9" w:rsidRPr="00DF07F9" w:rsidRDefault="00DF07F9" w:rsidP="00C875F9">
            <w:pPr>
              <w:pStyle w:val="table"/>
              <w:spacing w:line="240" w:lineRule="auto"/>
            </w:pPr>
            <w:r w:rsidRPr="00DF07F9">
              <w:t>7</w:t>
            </w:r>
          </w:p>
        </w:tc>
        <w:tc>
          <w:tcPr>
            <w:tcW w:w="1273" w:type="dxa"/>
            <w:shd w:val="clear" w:color="auto" w:fill="auto"/>
            <w:tcMar>
              <w:top w:w="75" w:type="dxa"/>
              <w:left w:w="75" w:type="dxa"/>
              <w:bottom w:w="75" w:type="dxa"/>
              <w:right w:w="75" w:type="dxa"/>
            </w:tcMar>
            <w:vAlign w:val="center"/>
            <w:hideMark/>
          </w:tcPr>
          <w:p w14:paraId="14FADAD4" w14:textId="77777777" w:rsidR="00DF07F9" w:rsidRPr="00DF07F9" w:rsidRDefault="00DF07F9" w:rsidP="00C875F9">
            <w:pPr>
              <w:pStyle w:val="table"/>
              <w:spacing w:line="240" w:lineRule="auto"/>
            </w:pPr>
            <w:r w:rsidRPr="00DF07F9">
              <w:t>5%</w:t>
            </w:r>
          </w:p>
        </w:tc>
        <w:tc>
          <w:tcPr>
            <w:tcW w:w="1001" w:type="dxa"/>
            <w:shd w:val="clear" w:color="auto" w:fill="auto"/>
            <w:tcMar>
              <w:top w:w="75" w:type="dxa"/>
              <w:left w:w="75" w:type="dxa"/>
              <w:bottom w:w="75" w:type="dxa"/>
              <w:right w:w="75" w:type="dxa"/>
            </w:tcMar>
            <w:vAlign w:val="center"/>
            <w:hideMark/>
          </w:tcPr>
          <w:p w14:paraId="76A9C623" w14:textId="77777777" w:rsidR="00DF07F9" w:rsidRPr="00DF07F9" w:rsidRDefault="00DF07F9" w:rsidP="00C875F9">
            <w:pPr>
              <w:pStyle w:val="table"/>
              <w:spacing w:line="240" w:lineRule="auto"/>
            </w:pPr>
            <w:r w:rsidRPr="00DF07F9">
              <w:t>No</w:t>
            </w:r>
          </w:p>
        </w:tc>
        <w:tc>
          <w:tcPr>
            <w:tcW w:w="1278" w:type="dxa"/>
            <w:shd w:val="clear" w:color="auto" w:fill="auto"/>
            <w:vAlign w:val="center"/>
          </w:tcPr>
          <w:p w14:paraId="6A2325B9" w14:textId="77777777" w:rsidR="00DF07F9" w:rsidRPr="00DF07F9" w:rsidRDefault="00DF07F9" w:rsidP="00C875F9">
            <w:pPr>
              <w:pStyle w:val="table"/>
              <w:spacing w:line="240" w:lineRule="auto"/>
            </w:pPr>
            <w:r w:rsidRPr="00DF07F9">
              <w:t>-</w:t>
            </w:r>
          </w:p>
        </w:tc>
      </w:tr>
      <w:tr w:rsidR="00DF07F9" w:rsidRPr="00DF07F9" w14:paraId="57634938" w14:textId="77777777" w:rsidTr="00A17272">
        <w:trPr>
          <w:trHeight w:val="127"/>
          <w:jc w:val="center"/>
        </w:trPr>
        <w:tc>
          <w:tcPr>
            <w:tcW w:w="2324" w:type="dxa"/>
            <w:shd w:val="clear" w:color="auto" w:fill="auto"/>
            <w:tcMar>
              <w:top w:w="75" w:type="dxa"/>
              <w:left w:w="75" w:type="dxa"/>
              <w:bottom w:w="75" w:type="dxa"/>
              <w:right w:w="75" w:type="dxa"/>
            </w:tcMar>
            <w:vAlign w:val="center"/>
            <w:hideMark/>
          </w:tcPr>
          <w:p w14:paraId="638C7AC0" w14:textId="77777777" w:rsidR="00DF07F9" w:rsidRPr="00DF07F9" w:rsidRDefault="00DF07F9" w:rsidP="00C875F9">
            <w:pPr>
              <w:pStyle w:val="table"/>
              <w:spacing w:line="240" w:lineRule="auto"/>
            </w:pPr>
            <w:r w:rsidRPr="00DF07F9">
              <w:t>Sean Hughes</w:t>
            </w:r>
          </w:p>
        </w:tc>
        <w:tc>
          <w:tcPr>
            <w:tcW w:w="1217" w:type="dxa"/>
            <w:shd w:val="clear" w:color="auto" w:fill="auto"/>
            <w:tcMar>
              <w:top w:w="75" w:type="dxa"/>
              <w:left w:w="75" w:type="dxa"/>
              <w:bottom w:w="75" w:type="dxa"/>
              <w:right w:w="75" w:type="dxa"/>
            </w:tcMar>
            <w:vAlign w:val="center"/>
            <w:hideMark/>
          </w:tcPr>
          <w:p w14:paraId="1F4E0A9E" w14:textId="77777777" w:rsidR="00DF07F9" w:rsidRPr="00DF07F9" w:rsidRDefault="00DF07F9" w:rsidP="00C875F9">
            <w:pPr>
              <w:pStyle w:val="table"/>
              <w:spacing w:line="240" w:lineRule="auto"/>
            </w:pPr>
            <w:r w:rsidRPr="00DF07F9">
              <w:t>7</w:t>
            </w:r>
          </w:p>
        </w:tc>
        <w:tc>
          <w:tcPr>
            <w:tcW w:w="1273" w:type="dxa"/>
            <w:shd w:val="clear" w:color="auto" w:fill="auto"/>
            <w:tcMar>
              <w:top w:w="75" w:type="dxa"/>
              <w:left w:w="75" w:type="dxa"/>
              <w:bottom w:w="75" w:type="dxa"/>
              <w:right w:w="75" w:type="dxa"/>
            </w:tcMar>
            <w:vAlign w:val="center"/>
            <w:hideMark/>
          </w:tcPr>
          <w:p w14:paraId="0FFA1456" w14:textId="77777777" w:rsidR="00DF07F9" w:rsidRPr="00DF07F9" w:rsidRDefault="00DF07F9" w:rsidP="00C875F9">
            <w:pPr>
              <w:pStyle w:val="table"/>
              <w:spacing w:line="240" w:lineRule="auto"/>
            </w:pPr>
            <w:r w:rsidRPr="00DF07F9">
              <w:t>5%</w:t>
            </w:r>
          </w:p>
        </w:tc>
        <w:tc>
          <w:tcPr>
            <w:tcW w:w="1001" w:type="dxa"/>
            <w:shd w:val="clear" w:color="auto" w:fill="auto"/>
            <w:tcMar>
              <w:top w:w="75" w:type="dxa"/>
              <w:left w:w="75" w:type="dxa"/>
              <w:bottom w:w="75" w:type="dxa"/>
              <w:right w:w="75" w:type="dxa"/>
            </w:tcMar>
            <w:vAlign w:val="center"/>
            <w:hideMark/>
          </w:tcPr>
          <w:p w14:paraId="07EADEEB"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58768F46" w14:textId="77777777" w:rsidR="00DF07F9" w:rsidRPr="00DF07F9" w:rsidRDefault="00DF07F9" w:rsidP="00C875F9">
            <w:pPr>
              <w:pStyle w:val="table"/>
              <w:spacing w:line="240" w:lineRule="auto"/>
            </w:pPr>
            <w:r w:rsidRPr="00DF07F9">
              <w:t>-</w:t>
            </w:r>
          </w:p>
        </w:tc>
      </w:tr>
      <w:tr w:rsidR="00DF07F9" w:rsidRPr="00DF07F9" w14:paraId="1420AAC1" w14:textId="77777777" w:rsidTr="00A17272">
        <w:trPr>
          <w:trHeight w:val="119"/>
          <w:jc w:val="center"/>
        </w:trPr>
        <w:tc>
          <w:tcPr>
            <w:tcW w:w="2324" w:type="dxa"/>
            <w:shd w:val="clear" w:color="auto" w:fill="auto"/>
            <w:tcMar>
              <w:top w:w="75" w:type="dxa"/>
              <w:left w:w="75" w:type="dxa"/>
              <w:bottom w:w="75" w:type="dxa"/>
              <w:right w:w="75" w:type="dxa"/>
            </w:tcMar>
            <w:vAlign w:val="center"/>
          </w:tcPr>
          <w:p w14:paraId="16FCCC8D" w14:textId="77777777" w:rsidR="00DF07F9" w:rsidRPr="00DF07F9" w:rsidRDefault="00DF07F9" w:rsidP="00C875F9">
            <w:pPr>
              <w:pStyle w:val="table"/>
              <w:spacing w:line="240" w:lineRule="auto"/>
            </w:pPr>
            <w:r w:rsidRPr="00DF07F9">
              <w:t>Louise McHugh</w:t>
            </w:r>
          </w:p>
        </w:tc>
        <w:tc>
          <w:tcPr>
            <w:tcW w:w="1217" w:type="dxa"/>
            <w:shd w:val="clear" w:color="auto" w:fill="auto"/>
            <w:tcMar>
              <w:top w:w="75" w:type="dxa"/>
              <w:left w:w="75" w:type="dxa"/>
              <w:bottom w:w="75" w:type="dxa"/>
              <w:right w:w="75" w:type="dxa"/>
            </w:tcMar>
            <w:vAlign w:val="center"/>
          </w:tcPr>
          <w:p w14:paraId="7B400394" w14:textId="77777777" w:rsidR="00DF07F9" w:rsidRPr="00DF07F9" w:rsidRDefault="00DF07F9" w:rsidP="00C875F9">
            <w:pPr>
              <w:pStyle w:val="table"/>
              <w:spacing w:line="240" w:lineRule="auto"/>
            </w:pPr>
            <w:r w:rsidRPr="00DF07F9">
              <w:t>7</w:t>
            </w:r>
          </w:p>
        </w:tc>
        <w:tc>
          <w:tcPr>
            <w:tcW w:w="1273" w:type="dxa"/>
            <w:shd w:val="clear" w:color="auto" w:fill="auto"/>
            <w:tcMar>
              <w:top w:w="75" w:type="dxa"/>
              <w:left w:w="75" w:type="dxa"/>
              <w:bottom w:w="75" w:type="dxa"/>
              <w:right w:w="75" w:type="dxa"/>
            </w:tcMar>
            <w:vAlign w:val="center"/>
          </w:tcPr>
          <w:p w14:paraId="61D6341B" w14:textId="77777777" w:rsidR="00DF07F9" w:rsidRPr="00DF07F9" w:rsidRDefault="00DF07F9" w:rsidP="00C875F9">
            <w:pPr>
              <w:pStyle w:val="table"/>
              <w:spacing w:line="240" w:lineRule="auto"/>
            </w:pPr>
            <w:r w:rsidRPr="00DF07F9">
              <w:t>5%</w:t>
            </w:r>
          </w:p>
        </w:tc>
        <w:tc>
          <w:tcPr>
            <w:tcW w:w="1001" w:type="dxa"/>
            <w:shd w:val="clear" w:color="auto" w:fill="auto"/>
            <w:tcMar>
              <w:top w:w="75" w:type="dxa"/>
              <w:left w:w="75" w:type="dxa"/>
              <w:bottom w:w="75" w:type="dxa"/>
              <w:right w:w="75" w:type="dxa"/>
            </w:tcMar>
            <w:vAlign w:val="center"/>
          </w:tcPr>
          <w:p w14:paraId="7199ED03"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392679EF" w14:textId="77777777" w:rsidR="00DF07F9" w:rsidRPr="00DF07F9" w:rsidRDefault="00DF07F9" w:rsidP="00C875F9">
            <w:pPr>
              <w:pStyle w:val="table"/>
              <w:spacing w:line="240" w:lineRule="auto"/>
            </w:pPr>
            <w:r w:rsidRPr="00DF07F9">
              <w:t>-</w:t>
            </w:r>
          </w:p>
        </w:tc>
      </w:tr>
      <w:tr w:rsidR="00DF07F9" w:rsidRPr="00DF07F9" w14:paraId="380DD6B5"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44437B4A" w14:textId="77777777" w:rsidR="00DF07F9" w:rsidRPr="00DF07F9" w:rsidRDefault="00DF07F9" w:rsidP="00C875F9">
            <w:pPr>
              <w:pStyle w:val="table"/>
              <w:spacing w:line="240" w:lineRule="auto"/>
            </w:pPr>
            <w:r w:rsidRPr="00DF07F9">
              <w:t>Renato Bortoloti</w:t>
            </w:r>
          </w:p>
        </w:tc>
        <w:tc>
          <w:tcPr>
            <w:tcW w:w="1217" w:type="dxa"/>
            <w:shd w:val="clear" w:color="auto" w:fill="auto"/>
            <w:tcMar>
              <w:top w:w="75" w:type="dxa"/>
              <w:left w:w="75" w:type="dxa"/>
              <w:bottom w:w="75" w:type="dxa"/>
              <w:right w:w="75" w:type="dxa"/>
            </w:tcMar>
            <w:vAlign w:val="center"/>
            <w:hideMark/>
          </w:tcPr>
          <w:p w14:paraId="6BDDA32B" w14:textId="77777777" w:rsidR="00DF07F9" w:rsidRPr="00DF07F9" w:rsidRDefault="00DF07F9" w:rsidP="00C875F9">
            <w:pPr>
              <w:pStyle w:val="table"/>
              <w:spacing w:line="240" w:lineRule="auto"/>
            </w:pPr>
            <w:r w:rsidRPr="00DF07F9">
              <w:t>6</w:t>
            </w:r>
          </w:p>
        </w:tc>
        <w:tc>
          <w:tcPr>
            <w:tcW w:w="1273" w:type="dxa"/>
            <w:shd w:val="clear" w:color="auto" w:fill="auto"/>
            <w:tcMar>
              <w:top w:w="75" w:type="dxa"/>
              <w:left w:w="75" w:type="dxa"/>
              <w:bottom w:w="75" w:type="dxa"/>
              <w:right w:w="75" w:type="dxa"/>
            </w:tcMar>
            <w:vAlign w:val="center"/>
            <w:hideMark/>
          </w:tcPr>
          <w:p w14:paraId="30C987EE" w14:textId="77777777" w:rsidR="00DF07F9" w:rsidRPr="00DF07F9" w:rsidRDefault="00DF07F9" w:rsidP="00C875F9">
            <w:pPr>
              <w:pStyle w:val="table"/>
              <w:spacing w:line="240" w:lineRule="auto"/>
            </w:pPr>
            <w:r w:rsidRPr="00DF07F9">
              <w:t>4%</w:t>
            </w:r>
          </w:p>
        </w:tc>
        <w:tc>
          <w:tcPr>
            <w:tcW w:w="1001" w:type="dxa"/>
            <w:shd w:val="clear" w:color="auto" w:fill="auto"/>
            <w:tcMar>
              <w:top w:w="75" w:type="dxa"/>
              <w:left w:w="75" w:type="dxa"/>
              <w:bottom w:w="75" w:type="dxa"/>
              <w:right w:w="75" w:type="dxa"/>
            </w:tcMar>
            <w:vAlign w:val="center"/>
            <w:hideMark/>
          </w:tcPr>
          <w:p w14:paraId="3E709119" w14:textId="77777777" w:rsidR="00DF07F9" w:rsidRPr="00DF07F9" w:rsidRDefault="00DF07F9" w:rsidP="00C875F9">
            <w:pPr>
              <w:pStyle w:val="table"/>
              <w:spacing w:line="240" w:lineRule="auto"/>
            </w:pPr>
            <w:r w:rsidRPr="00DF07F9">
              <w:t>No</w:t>
            </w:r>
          </w:p>
        </w:tc>
        <w:tc>
          <w:tcPr>
            <w:tcW w:w="1278" w:type="dxa"/>
            <w:shd w:val="clear" w:color="auto" w:fill="auto"/>
            <w:vAlign w:val="center"/>
          </w:tcPr>
          <w:p w14:paraId="7F7B4B8A" w14:textId="77777777" w:rsidR="00DF07F9" w:rsidRPr="00DF07F9" w:rsidRDefault="00DF07F9" w:rsidP="00C875F9">
            <w:pPr>
              <w:pStyle w:val="table"/>
              <w:spacing w:line="240" w:lineRule="auto"/>
            </w:pPr>
            <w:r w:rsidRPr="00DF07F9">
              <w:t>-</w:t>
            </w:r>
          </w:p>
        </w:tc>
      </w:tr>
      <w:tr w:rsidR="00DF07F9" w:rsidRPr="00DF07F9" w14:paraId="61A469A5"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05F2B50D" w14:textId="77777777" w:rsidR="00DF07F9" w:rsidRPr="00DF07F9" w:rsidRDefault="00DF07F9" w:rsidP="00C875F9">
            <w:pPr>
              <w:pStyle w:val="table"/>
              <w:spacing w:line="240" w:lineRule="auto"/>
            </w:pPr>
            <w:r w:rsidRPr="00DF07F9">
              <w:t>Colin Harte</w:t>
            </w:r>
          </w:p>
        </w:tc>
        <w:tc>
          <w:tcPr>
            <w:tcW w:w="1217" w:type="dxa"/>
            <w:shd w:val="clear" w:color="auto" w:fill="auto"/>
            <w:tcMar>
              <w:top w:w="75" w:type="dxa"/>
              <w:left w:w="75" w:type="dxa"/>
              <w:bottom w:w="75" w:type="dxa"/>
              <w:right w:w="75" w:type="dxa"/>
            </w:tcMar>
            <w:vAlign w:val="center"/>
            <w:hideMark/>
          </w:tcPr>
          <w:p w14:paraId="4B18584A" w14:textId="77777777" w:rsidR="00DF07F9" w:rsidRPr="00DF07F9" w:rsidRDefault="00DF07F9" w:rsidP="00C875F9">
            <w:pPr>
              <w:pStyle w:val="table"/>
              <w:spacing w:line="240" w:lineRule="auto"/>
            </w:pPr>
            <w:r w:rsidRPr="00DF07F9">
              <w:t>6</w:t>
            </w:r>
          </w:p>
        </w:tc>
        <w:tc>
          <w:tcPr>
            <w:tcW w:w="1273" w:type="dxa"/>
            <w:shd w:val="clear" w:color="auto" w:fill="auto"/>
            <w:tcMar>
              <w:top w:w="75" w:type="dxa"/>
              <w:left w:w="75" w:type="dxa"/>
              <w:bottom w:w="75" w:type="dxa"/>
              <w:right w:w="75" w:type="dxa"/>
            </w:tcMar>
            <w:vAlign w:val="center"/>
            <w:hideMark/>
          </w:tcPr>
          <w:p w14:paraId="7FFFDAEE" w14:textId="77777777" w:rsidR="00DF07F9" w:rsidRPr="00DF07F9" w:rsidRDefault="00DF07F9" w:rsidP="00C875F9">
            <w:pPr>
              <w:pStyle w:val="table"/>
              <w:spacing w:line="240" w:lineRule="auto"/>
            </w:pPr>
            <w:r w:rsidRPr="00DF07F9">
              <w:t>4%</w:t>
            </w:r>
          </w:p>
        </w:tc>
        <w:tc>
          <w:tcPr>
            <w:tcW w:w="1001" w:type="dxa"/>
            <w:shd w:val="clear" w:color="auto" w:fill="auto"/>
            <w:tcMar>
              <w:top w:w="75" w:type="dxa"/>
              <w:left w:w="75" w:type="dxa"/>
              <w:bottom w:w="75" w:type="dxa"/>
              <w:right w:w="75" w:type="dxa"/>
            </w:tcMar>
            <w:vAlign w:val="center"/>
            <w:hideMark/>
          </w:tcPr>
          <w:p w14:paraId="157EEAAE"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40FDBF65" w14:textId="77777777" w:rsidR="00DF07F9" w:rsidRPr="00DF07F9" w:rsidRDefault="00DF07F9" w:rsidP="00C875F9">
            <w:pPr>
              <w:pStyle w:val="table"/>
              <w:spacing w:line="240" w:lineRule="auto"/>
            </w:pPr>
            <w:r w:rsidRPr="00DF07F9">
              <w:t>-</w:t>
            </w:r>
          </w:p>
        </w:tc>
      </w:tr>
      <w:tr w:rsidR="00DF07F9" w:rsidRPr="00DF07F9" w14:paraId="1A5E9B6C"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7B75C49E" w14:textId="77777777" w:rsidR="00DF07F9" w:rsidRPr="00DF07F9" w:rsidRDefault="00DF07F9" w:rsidP="00C875F9">
            <w:pPr>
              <w:pStyle w:val="table"/>
              <w:spacing w:line="240" w:lineRule="auto"/>
            </w:pPr>
            <w:r w:rsidRPr="00DF07F9">
              <w:t>Deirdre Kavanagh</w:t>
            </w:r>
          </w:p>
        </w:tc>
        <w:tc>
          <w:tcPr>
            <w:tcW w:w="1217" w:type="dxa"/>
            <w:shd w:val="clear" w:color="auto" w:fill="auto"/>
            <w:tcMar>
              <w:top w:w="75" w:type="dxa"/>
              <w:left w:w="75" w:type="dxa"/>
              <w:bottom w:w="75" w:type="dxa"/>
              <w:right w:w="75" w:type="dxa"/>
            </w:tcMar>
            <w:vAlign w:val="center"/>
            <w:hideMark/>
          </w:tcPr>
          <w:p w14:paraId="7004CDE4" w14:textId="77777777" w:rsidR="00DF07F9" w:rsidRPr="00DF07F9" w:rsidRDefault="00DF07F9" w:rsidP="00C875F9">
            <w:pPr>
              <w:pStyle w:val="table"/>
              <w:spacing w:line="240" w:lineRule="auto"/>
            </w:pPr>
            <w:r w:rsidRPr="00DF07F9">
              <w:t>6</w:t>
            </w:r>
          </w:p>
        </w:tc>
        <w:tc>
          <w:tcPr>
            <w:tcW w:w="1273" w:type="dxa"/>
            <w:shd w:val="clear" w:color="auto" w:fill="auto"/>
            <w:tcMar>
              <w:top w:w="75" w:type="dxa"/>
              <w:left w:w="75" w:type="dxa"/>
              <w:bottom w:w="75" w:type="dxa"/>
              <w:right w:w="75" w:type="dxa"/>
            </w:tcMar>
            <w:vAlign w:val="center"/>
            <w:hideMark/>
          </w:tcPr>
          <w:p w14:paraId="035BA4A2" w14:textId="77777777" w:rsidR="00DF07F9" w:rsidRPr="00DF07F9" w:rsidRDefault="00DF07F9" w:rsidP="00C875F9">
            <w:pPr>
              <w:pStyle w:val="table"/>
              <w:spacing w:line="240" w:lineRule="auto"/>
            </w:pPr>
            <w:r w:rsidRPr="00DF07F9">
              <w:t>4%</w:t>
            </w:r>
          </w:p>
        </w:tc>
        <w:tc>
          <w:tcPr>
            <w:tcW w:w="1001" w:type="dxa"/>
            <w:shd w:val="clear" w:color="auto" w:fill="auto"/>
            <w:tcMar>
              <w:top w:w="75" w:type="dxa"/>
              <w:left w:w="75" w:type="dxa"/>
              <w:bottom w:w="75" w:type="dxa"/>
              <w:right w:w="75" w:type="dxa"/>
            </w:tcMar>
            <w:vAlign w:val="center"/>
            <w:hideMark/>
          </w:tcPr>
          <w:p w14:paraId="6DC7979E"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1D106E27" w14:textId="77777777" w:rsidR="00DF07F9" w:rsidRPr="00DF07F9" w:rsidRDefault="00DF07F9" w:rsidP="00C875F9">
            <w:pPr>
              <w:pStyle w:val="table"/>
              <w:spacing w:line="240" w:lineRule="auto"/>
            </w:pPr>
            <w:r w:rsidRPr="00DF07F9">
              <w:t>-</w:t>
            </w:r>
          </w:p>
        </w:tc>
      </w:tr>
      <w:tr w:rsidR="00DF07F9" w:rsidRPr="00DF07F9" w14:paraId="42FEF67E" w14:textId="77777777" w:rsidTr="00A17272">
        <w:trPr>
          <w:trHeight w:val="127"/>
          <w:jc w:val="center"/>
        </w:trPr>
        <w:tc>
          <w:tcPr>
            <w:tcW w:w="2324" w:type="dxa"/>
            <w:shd w:val="clear" w:color="auto" w:fill="auto"/>
            <w:tcMar>
              <w:top w:w="75" w:type="dxa"/>
              <w:left w:w="75" w:type="dxa"/>
              <w:bottom w:w="75" w:type="dxa"/>
              <w:right w:w="75" w:type="dxa"/>
            </w:tcMar>
            <w:vAlign w:val="center"/>
            <w:hideMark/>
          </w:tcPr>
          <w:p w14:paraId="3A7D3C20" w14:textId="77777777" w:rsidR="00DF07F9" w:rsidRPr="00DF07F9" w:rsidRDefault="00DF07F9" w:rsidP="00C875F9">
            <w:pPr>
              <w:pStyle w:val="table"/>
              <w:spacing w:line="240" w:lineRule="auto"/>
            </w:pPr>
            <w:r w:rsidRPr="00DF07F9">
              <w:t>Emma Nicholson</w:t>
            </w:r>
          </w:p>
        </w:tc>
        <w:tc>
          <w:tcPr>
            <w:tcW w:w="1217" w:type="dxa"/>
            <w:shd w:val="clear" w:color="auto" w:fill="auto"/>
            <w:tcMar>
              <w:top w:w="75" w:type="dxa"/>
              <w:left w:w="75" w:type="dxa"/>
              <w:bottom w:w="75" w:type="dxa"/>
              <w:right w:w="75" w:type="dxa"/>
            </w:tcMar>
            <w:vAlign w:val="center"/>
            <w:hideMark/>
          </w:tcPr>
          <w:p w14:paraId="717872CF" w14:textId="77777777" w:rsidR="00DF07F9" w:rsidRPr="00DF07F9" w:rsidRDefault="00DF07F9" w:rsidP="00C875F9">
            <w:pPr>
              <w:pStyle w:val="table"/>
              <w:spacing w:line="240" w:lineRule="auto"/>
            </w:pPr>
            <w:r w:rsidRPr="00DF07F9">
              <w:t>6</w:t>
            </w:r>
          </w:p>
        </w:tc>
        <w:tc>
          <w:tcPr>
            <w:tcW w:w="1273" w:type="dxa"/>
            <w:shd w:val="clear" w:color="auto" w:fill="auto"/>
            <w:tcMar>
              <w:top w:w="75" w:type="dxa"/>
              <w:left w:w="75" w:type="dxa"/>
              <w:bottom w:w="75" w:type="dxa"/>
              <w:right w:w="75" w:type="dxa"/>
            </w:tcMar>
            <w:vAlign w:val="center"/>
            <w:hideMark/>
          </w:tcPr>
          <w:p w14:paraId="34D97193" w14:textId="77777777" w:rsidR="00DF07F9" w:rsidRPr="00DF07F9" w:rsidRDefault="00DF07F9" w:rsidP="00C875F9">
            <w:pPr>
              <w:pStyle w:val="table"/>
              <w:spacing w:line="240" w:lineRule="auto"/>
            </w:pPr>
            <w:r w:rsidRPr="00DF07F9">
              <w:t>4%</w:t>
            </w:r>
          </w:p>
        </w:tc>
        <w:tc>
          <w:tcPr>
            <w:tcW w:w="1001" w:type="dxa"/>
            <w:shd w:val="clear" w:color="auto" w:fill="auto"/>
            <w:tcMar>
              <w:top w:w="75" w:type="dxa"/>
              <w:left w:w="75" w:type="dxa"/>
              <w:bottom w:w="75" w:type="dxa"/>
              <w:right w:w="75" w:type="dxa"/>
            </w:tcMar>
            <w:vAlign w:val="center"/>
            <w:hideMark/>
          </w:tcPr>
          <w:p w14:paraId="14E6F058"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7A9F0E92" w14:textId="77777777" w:rsidR="00DF07F9" w:rsidRPr="00DF07F9" w:rsidRDefault="00DF07F9" w:rsidP="00C875F9">
            <w:pPr>
              <w:pStyle w:val="table"/>
              <w:spacing w:line="240" w:lineRule="auto"/>
            </w:pPr>
            <w:r w:rsidRPr="00DF07F9">
              <w:t>-</w:t>
            </w:r>
          </w:p>
        </w:tc>
      </w:tr>
      <w:tr w:rsidR="00DF07F9" w:rsidRPr="00DF07F9" w14:paraId="34684EBD" w14:textId="77777777" w:rsidTr="00A17272">
        <w:trPr>
          <w:trHeight w:val="119"/>
          <w:jc w:val="center"/>
        </w:trPr>
        <w:tc>
          <w:tcPr>
            <w:tcW w:w="2324" w:type="dxa"/>
            <w:shd w:val="clear" w:color="auto" w:fill="auto"/>
            <w:tcMar>
              <w:top w:w="75" w:type="dxa"/>
              <w:left w:w="75" w:type="dxa"/>
              <w:bottom w:w="75" w:type="dxa"/>
              <w:right w:w="75" w:type="dxa"/>
            </w:tcMar>
            <w:vAlign w:val="center"/>
          </w:tcPr>
          <w:p w14:paraId="4A431890" w14:textId="77777777" w:rsidR="00DF07F9" w:rsidRPr="00DF07F9" w:rsidRDefault="00DF07F9" w:rsidP="00C875F9">
            <w:pPr>
              <w:pStyle w:val="table"/>
              <w:spacing w:line="240" w:lineRule="auto"/>
            </w:pPr>
            <w:r w:rsidRPr="00DF07F9">
              <w:t>João Henrique de Almeida</w:t>
            </w:r>
          </w:p>
        </w:tc>
        <w:tc>
          <w:tcPr>
            <w:tcW w:w="1217" w:type="dxa"/>
            <w:shd w:val="clear" w:color="auto" w:fill="auto"/>
            <w:tcMar>
              <w:top w:w="75" w:type="dxa"/>
              <w:left w:w="75" w:type="dxa"/>
              <w:bottom w:w="75" w:type="dxa"/>
              <w:right w:w="75" w:type="dxa"/>
            </w:tcMar>
            <w:vAlign w:val="center"/>
          </w:tcPr>
          <w:p w14:paraId="0B122F85" w14:textId="77777777" w:rsidR="00DF07F9" w:rsidRPr="00DF07F9" w:rsidRDefault="00DF07F9" w:rsidP="00C875F9">
            <w:pPr>
              <w:pStyle w:val="table"/>
              <w:spacing w:line="240" w:lineRule="auto"/>
            </w:pPr>
            <w:r w:rsidRPr="00DF07F9">
              <w:t>5</w:t>
            </w:r>
          </w:p>
        </w:tc>
        <w:tc>
          <w:tcPr>
            <w:tcW w:w="1273" w:type="dxa"/>
            <w:shd w:val="clear" w:color="auto" w:fill="auto"/>
            <w:tcMar>
              <w:top w:w="75" w:type="dxa"/>
              <w:left w:w="75" w:type="dxa"/>
              <w:bottom w:w="75" w:type="dxa"/>
              <w:right w:w="75" w:type="dxa"/>
            </w:tcMar>
            <w:vAlign w:val="center"/>
          </w:tcPr>
          <w:p w14:paraId="53B5C7AC" w14:textId="77777777" w:rsidR="00DF07F9" w:rsidRPr="00DF07F9" w:rsidRDefault="00DF07F9" w:rsidP="00C875F9">
            <w:pPr>
              <w:pStyle w:val="table"/>
              <w:spacing w:line="240" w:lineRule="auto"/>
            </w:pPr>
            <w:r w:rsidRPr="00DF07F9">
              <w:t>3%</w:t>
            </w:r>
          </w:p>
        </w:tc>
        <w:tc>
          <w:tcPr>
            <w:tcW w:w="1001" w:type="dxa"/>
            <w:shd w:val="clear" w:color="auto" w:fill="auto"/>
            <w:tcMar>
              <w:top w:w="75" w:type="dxa"/>
              <w:left w:w="75" w:type="dxa"/>
              <w:bottom w:w="75" w:type="dxa"/>
              <w:right w:w="75" w:type="dxa"/>
            </w:tcMar>
            <w:vAlign w:val="center"/>
          </w:tcPr>
          <w:p w14:paraId="7FBA00D3"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1DBE9BB6" w14:textId="77777777" w:rsidR="00DF07F9" w:rsidRPr="00DF07F9" w:rsidRDefault="00DF07F9" w:rsidP="00C875F9">
            <w:pPr>
              <w:pStyle w:val="table"/>
              <w:spacing w:line="240" w:lineRule="auto"/>
            </w:pPr>
            <w:r w:rsidRPr="00DF07F9">
              <w:t>-</w:t>
            </w:r>
          </w:p>
        </w:tc>
      </w:tr>
      <w:tr w:rsidR="00DF07F9" w:rsidRPr="00DF07F9" w14:paraId="2527FF8A"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20A1764A" w14:textId="77777777" w:rsidR="00DF07F9" w:rsidRPr="00DF07F9" w:rsidRDefault="00DF07F9" w:rsidP="00C875F9">
            <w:pPr>
              <w:pStyle w:val="table"/>
              <w:spacing w:line="240" w:lineRule="auto"/>
            </w:pPr>
            <w:r w:rsidRPr="00DF07F9">
              <w:t>Lynn Farrell</w:t>
            </w:r>
          </w:p>
        </w:tc>
        <w:tc>
          <w:tcPr>
            <w:tcW w:w="1217" w:type="dxa"/>
            <w:shd w:val="clear" w:color="auto" w:fill="auto"/>
            <w:tcMar>
              <w:top w:w="75" w:type="dxa"/>
              <w:left w:w="75" w:type="dxa"/>
              <w:bottom w:w="75" w:type="dxa"/>
              <w:right w:w="75" w:type="dxa"/>
            </w:tcMar>
            <w:vAlign w:val="center"/>
            <w:hideMark/>
          </w:tcPr>
          <w:p w14:paraId="6D43AF40" w14:textId="77777777" w:rsidR="00DF07F9" w:rsidRPr="00DF07F9" w:rsidRDefault="00DF07F9" w:rsidP="00C875F9">
            <w:pPr>
              <w:pStyle w:val="table"/>
              <w:spacing w:line="240" w:lineRule="auto"/>
            </w:pPr>
            <w:r w:rsidRPr="00DF07F9">
              <w:t>5</w:t>
            </w:r>
          </w:p>
        </w:tc>
        <w:tc>
          <w:tcPr>
            <w:tcW w:w="1273" w:type="dxa"/>
            <w:shd w:val="clear" w:color="auto" w:fill="auto"/>
            <w:tcMar>
              <w:top w:w="75" w:type="dxa"/>
              <w:left w:w="75" w:type="dxa"/>
              <w:bottom w:w="75" w:type="dxa"/>
              <w:right w:w="75" w:type="dxa"/>
            </w:tcMar>
            <w:vAlign w:val="center"/>
            <w:hideMark/>
          </w:tcPr>
          <w:p w14:paraId="58A71732" w14:textId="77777777" w:rsidR="00DF07F9" w:rsidRPr="00DF07F9" w:rsidRDefault="00DF07F9" w:rsidP="00C875F9">
            <w:pPr>
              <w:pStyle w:val="table"/>
              <w:spacing w:line="240" w:lineRule="auto"/>
            </w:pPr>
            <w:r w:rsidRPr="00DF07F9">
              <w:t>3%</w:t>
            </w:r>
          </w:p>
        </w:tc>
        <w:tc>
          <w:tcPr>
            <w:tcW w:w="1001" w:type="dxa"/>
            <w:shd w:val="clear" w:color="auto" w:fill="auto"/>
            <w:tcMar>
              <w:top w:w="75" w:type="dxa"/>
              <w:left w:w="75" w:type="dxa"/>
              <w:bottom w:w="75" w:type="dxa"/>
              <w:right w:w="75" w:type="dxa"/>
            </w:tcMar>
            <w:vAlign w:val="center"/>
            <w:hideMark/>
          </w:tcPr>
          <w:p w14:paraId="1D31B734" w14:textId="77777777" w:rsidR="00DF07F9" w:rsidRPr="00DF07F9" w:rsidRDefault="00DF07F9" w:rsidP="00C875F9">
            <w:pPr>
              <w:pStyle w:val="table"/>
              <w:spacing w:line="240" w:lineRule="auto"/>
            </w:pPr>
            <w:r w:rsidRPr="00DF07F9">
              <w:t>No</w:t>
            </w:r>
          </w:p>
        </w:tc>
        <w:tc>
          <w:tcPr>
            <w:tcW w:w="1278" w:type="dxa"/>
            <w:shd w:val="clear" w:color="auto" w:fill="auto"/>
            <w:vAlign w:val="center"/>
          </w:tcPr>
          <w:p w14:paraId="174DF7CC" w14:textId="77777777" w:rsidR="00DF07F9" w:rsidRPr="00DF07F9" w:rsidRDefault="00DF07F9" w:rsidP="00C875F9">
            <w:pPr>
              <w:pStyle w:val="table"/>
              <w:spacing w:line="240" w:lineRule="auto"/>
            </w:pPr>
            <w:r w:rsidRPr="00DF07F9">
              <w:t>Yes</w:t>
            </w:r>
          </w:p>
        </w:tc>
      </w:tr>
      <w:tr w:rsidR="00DF07F9" w:rsidRPr="00DF07F9" w14:paraId="680074BB"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0A830DFA" w14:textId="77777777" w:rsidR="00DF07F9" w:rsidRPr="00DF07F9" w:rsidRDefault="00DF07F9" w:rsidP="00C875F9">
            <w:pPr>
              <w:pStyle w:val="table"/>
              <w:spacing w:line="240" w:lineRule="auto"/>
            </w:pPr>
            <w:r w:rsidRPr="00DF07F9">
              <w:t>Martin Finn</w:t>
            </w:r>
          </w:p>
        </w:tc>
        <w:tc>
          <w:tcPr>
            <w:tcW w:w="1217" w:type="dxa"/>
            <w:shd w:val="clear" w:color="auto" w:fill="auto"/>
            <w:tcMar>
              <w:top w:w="75" w:type="dxa"/>
              <w:left w:w="75" w:type="dxa"/>
              <w:bottom w:w="75" w:type="dxa"/>
              <w:right w:w="75" w:type="dxa"/>
            </w:tcMar>
            <w:vAlign w:val="center"/>
            <w:hideMark/>
          </w:tcPr>
          <w:p w14:paraId="60BBF62D" w14:textId="77777777" w:rsidR="00DF07F9" w:rsidRPr="00DF07F9" w:rsidRDefault="00DF07F9" w:rsidP="00C875F9">
            <w:pPr>
              <w:pStyle w:val="table"/>
              <w:spacing w:line="240" w:lineRule="auto"/>
            </w:pPr>
            <w:r w:rsidRPr="00DF07F9">
              <w:t>5</w:t>
            </w:r>
          </w:p>
        </w:tc>
        <w:tc>
          <w:tcPr>
            <w:tcW w:w="1273" w:type="dxa"/>
            <w:shd w:val="clear" w:color="auto" w:fill="auto"/>
            <w:tcMar>
              <w:top w:w="75" w:type="dxa"/>
              <w:left w:w="75" w:type="dxa"/>
              <w:bottom w:w="75" w:type="dxa"/>
              <w:right w:w="75" w:type="dxa"/>
            </w:tcMar>
            <w:vAlign w:val="center"/>
            <w:hideMark/>
          </w:tcPr>
          <w:p w14:paraId="25E00BB1" w14:textId="77777777" w:rsidR="00DF07F9" w:rsidRPr="00DF07F9" w:rsidRDefault="00DF07F9" w:rsidP="00C875F9">
            <w:pPr>
              <w:pStyle w:val="table"/>
              <w:spacing w:line="240" w:lineRule="auto"/>
            </w:pPr>
            <w:r w:rsidRPr="00DF07F9">
              <w:t>3%</w:t>
            </w:r>
          </w:p>
        </w:tc>
        <w:tc>
          <w:tcPr>
            <w:tcW w:w="1001" w:type="dxa"/>
            <w:shd w:val="clear" w:color="auto" w:fill="auto"/>
            <w:tcMar>
              <w:top w:w="75" w:type="dxa"/>
              <w:left w:w="75" w:type="dxa"/>
              <w:bottom w:w="75" w:type="dxa"/>
              <w:right w:w="75" w:type="dxa"/>
            </w:tcMar>
            <w:vAlign w:val="center"/>
            <w:hideMark/>
          </w:tcPr>
          <w:p w14:paraId="1F2D5BFF"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2A2EFF2F" w14:textId="77777777" w:rsidR="00DF07F9" w:rsidRPr="00DF07F9" w:rsidRDefault="00DF07F9" w:rsidP="00C875F9">
            <w:pPr>
              <w:pStyle w:val="table"/>
              <w:spacing w:line="240" w:lineRule="auto"/>
            </w:pPr>
            <w:r w:rsidRPr="00DF07F9">
              <w:t>-</w:t>
            </w:r>
          </w:p>
        </w:tc>
      </w:tr>
      <w:tr w:rsidR="00DF07F9" w:rsidRPr="00DF07F9" w14:paraId="456C96C3" w14:textId="77777777" w:rsidTr="00A17272">
        <w:trPr>
          <w:trHeight w:val="119"/>
          <w:jc w:val="center"/>
        </w:trPr>
        <w:tc>
          <w:tcPr>
            <w:tcW w:w="2324" w:type="dxa"/>
            <w:shd w:val="clear" w:color="auto" w:fill="auto"/>
            <w:tcMar>
              <w:top w:w="75" w:type="dxa"/>
              <w:left w:w="75" w:type="dxa"/>
              <w:bottom w:w="75" w:type="dxa"/>
              <w:right w:w="75" w:type="dxa"/>
            </w:tcMar>
            <w:vAlign w:val="center"/>
            <w:hideMark/>
          </w:tcPr>
          <w:p w14:paraId="748B0EC9" w14:textId="77777777" w:rsidR="00DF07F9" w:rsidRPr="00DF07F9" w:rsidRDefault="00DF07F9" w:rsidP="00C875F9">
            <w:pPr>
              <w:pStyle w:val="table"/>
              <w:spacing w:line="240" w:lineRule="auto"/>
            </w:pPr>
            <w:r w:rsidRPr="00DF07F9">
              <w:t>Aileen Leech</w:t>
            </w:r>
          </w:p>
        </w:tc>
        <w:tc>
          <w:tcPr>
            <w:tcW w:w="1217" w:type="dxa"/>
            <w:shd w:val="clear" w:color="auto" w:fill="auto"/>
            <w:tcMar>
              <w:top w:w="75" w:type="dxa"/>
              <w:left w:w="75" w:type="dxa"/>
              <w:bottom w:w="75" w:type="dxa"/>
              <w:right w:w="75" w:type="dxa"/>
            </w:tcMar>
            <w:vAlign w:val="center"/>
            <w:hideMark/>
          </w:tcPr>
          <w:p w14:paraId="15C32198" w14:textId="77777777" w:rsidR="00DF07F9" w:rsidRPr="00DF07F9" w:rsidRDefault="00DF07F9" w:rsidP="00C875F9">
            <w:pPr>
              <w:pStyle w:val="table"/>
              <w:spacing w:line="240" w:lineRule="auto"/>
            </w:pPr>
            <w:r w:rsidRPr="00DF07F9">
              <w:t>5</w:t>
            </w:r>
          </w:p>
        </w:tc>
        <w:tc>
          <w:tcPr>
            <w:tcW w:w="1273" w:type="dxa"/>
            <w:shd w:val="clear" w:color="auto" w:fill="auto"/>
            <w:tcMar>
              <w:top w:w="75" w:type="dxa"/>
              <w:left w:w="75" w:type="dxa"/>
              <w:bottom w:w="75" w:type="dxa"/>
              <w:right w:w="75" w:type="dxa"/>
            </w:tcMar>
            <w:vAlign w:val="center"/>
            <w:hideMark/>
          </w:tcPr>
          <w:p w14:paraId="79EC7F55" w14:textId="77777777" w:rsidR="00DF07F9" w:rsidRPr="00DF07F9" w:rsidRDefault="00DF07F9" w:rsidP="00C875F9">
            <w:pPr>
              <w:pStyle w:val="table"/>
              <w:spacing w:line="240" w:lineRule="auto"/>
            </w:pPr>
            <w:r w:rsidRPr="00DF07F9">
              <w:t>3%</w:t>
            </w:r>
          </w:p>
        </w:tc>
        <w:tc>
          <w:tcPr>
            <w:tcW w:w="1001" w:type="dxa"/>
            <w:shd w:val="clear" w:color="auto" w:fill="auto"/>
            <w:tcMar>
              <w:top w:w="75" w:type="dxa"/>
              <w:left w:w="75" w:type="dxa"/>
              <w:bottom w:w="75" w:type="dxa"/>
              <w:right w:w="75" w:type="dxa"/>
            </w:tcMar>
            <w:vAlign w:val="center"/>
            <w:hideMark/>
          </w:tcPr>
          <w:p w14:paraId="00DDEC26" w14:textId="77777777" w:rsidR="00DF07F9" w:rsidRPr="00DF07F9" w:rsidRDefault="00DF07F9" w:rsidP="00C875F9">
            <w:pPr>
              <w:pStyle w:val="table"/>
              <w:spacing w:line="240" w:lineRule="auto"/>
            </w:pPr>
            <w:r w:rsidRPr="00DF07F9">
              <w:t>Yes</w:t>
            </w:r>
          </w:p>
        </w:tc>
        <w:tc>
          <w:tcPr>
            <w:tcW w:w="1278" w:type="dxa"/>
            <w:shd w:val="clear" w:color="auto" w:fill="auto"/>
            <w:vAlign w:val="center"/>
          </w:tcPr>
          <w:p w14:paraId="5CB9227A" w14:textId="77777777" w:rsidR="00DF07F9" w:rsidRPr="00DF07F9" w:rsidRDefault="00DF07F9" w:rsidP="00C875F9">
            <w:pPr>
              <w:pStyle w:val="table"/>
              <w:spacing w:line="240" w:lineRule="auto"/>
            </w:pPr>
            <w:r w:rsidRPr="00DF07F9">
              <w:t>-</w:t>
            </w:r>
          </w:p>
        </w:tc>
      </w:tr>
    </w:tbl>
    <w:p w14:paraId="0E1E77BA" w14:textId="77777777" w:rsidR="00F15BA7" w:rsidRPr="00DF07F9" w:rsidRDefault="00F15BA7" w:rsidP="00C30202">
      <w:pPr>
        <w:rPr>
          <w:lang w:val="en-IE"/>
        </w:rPr>
      </w:pPr>
    </w:p>
    <w:p w14:paraId="2CA2FDEA" w14:textId="77777777" w:rsidR="00DF07F9" w:rsidRDefault="00DF07F9" w:rsidP="00C30202">
      <w:pPr>
        <w:rPr>
          <w:rFonts w:eastAsiaTheme="majorEastAsia" w:cstheme="majorBidi"/>
        </w:rPr>
      </w:pPr>
      <w:r>
        <w:br w:type="page"/>
      </w:r>
    </w:p>
    <w:p w14:paraId="52E3079E" w14:textId="4FB6A349" w:rsidR="00AD1F7D" w:rsidRPr="00DF07F9" w:rsidRDefault="00AD1F7D" w:rsidP="00C30202">
      <w:pPr>
        <w:pStyle w:val="Heading1"/>
      </w:pPr>
      <w:r w:rsidRPr="00DF07F9">
        <w:lastRenderedPageBreak/>
        <w:t>References</w:t>
      </w:r>
    </w:p>
    <w:p w14:paraId="7816F63A" w14:textId="77777777" w:rsidR="00A3113F" w:rsidRPr="00A3113F" w:rsidRDefault="00BB2EA8" w:rsidP="00A3113F">
      <w:pPr>
        <w:pStyle w:val="Bibliography"/>
      </w:pPr>
      <w:r w:rsidRPr="00DF07F9">
        <w:fldChar w:fldCharType="begin"/>
      </w:r>
      <w:r w:rsidR="00C94789" w:rsidRPr="00DF07F9">
        <w:instrText xml:space="preserve"> ADDIN ZOTERO_BIBL {"uncited":[],"omitted":[],"custom":[]} CSL_BIBLIOGRAPHY </w:instrText>
      </w:r>
      <w:r w:rsidRPr="00DF07F9">
        <w:fldChar w:fldCharType="separate"/>
      </w:r>
      <w:r w:rsidR="00A3113F" w:rsidRPr="00A3113F">
        <w:t xml:space="preserve">Barnes-Holmes, D., Barnes-Holmes, Y., Power, P., Hayden, E., Milne, R., &amp; Stewart, I. (2006). Do you really know what you believe? Developing the Implicit Relational Assessment Procedure (IRAP) as a direct measure of implicit beliefs. </w:t>
      </w:r>
      <w:r w:rsidR="00A3113F" w:rsidRPr="00A3113F">
        <w:rPr>
          <w:i/>
          <w:iCs/>
        </w:rPr>
        <w:t>The Irish Psychologist</w:t>
      </w:r>
      <w:r w:rsidR="00A3113F" w:rsidRPr="00A3113F">
        <w:t xml:space="preserve">, </w:t>
      </w:r>
      <w:r w:rsidR="00A3113F" w:rsidRPr="00A3113F">
        <w:rPr>
          <w:i/>
          <w:iCs/>
        </w:rPr>
        <w:t>32</w:t>
      </w:r>
      <w:r w:rsidR="00A3113F" w:rsidRPr="00A3113F">
        <w:t>(7), 169–177.</w:t>
      </w:r>
    </w:p>
    <w:p w14:paraId="23F114F8" w14:textId="77777777" w:rsidR="00A3113F" w:rsidRPr="00A3113F" w:rsidRDefault="00A3113F" w:rsidP="00A3113F">
      <w:pPr>
        <w:pStyle w:val="Bibliography"/>
      </w:pPr>
      <w:r w:rsidRPr="00A3113F">
        <w:t xml:space="preserve">Barnes-Holmes, D., &amp; Harte, C. (2022). The IRAP as a Measure of Implicit Cognition: A Case of Frankenstein’s Monster. </w:t>
      </w:r>
      <w:r w:rsidRPr="00A3113F">
        <w:rPr>
          <w:i/>
          <w:iCs/>
        </w:rPr>
        <w:t>Perspectives on Behavior Science</w:t>
      </w:r>
      <w:r w:rsidRPr="00A3113F">
        <w:t>. https://doi.org/10.1007/s40614-022-00352-z</w:t>
      </w:r>
    </w:p>
    <w:p w14:paraId="72BE3858" w14:textId="77777777" w:rsidR="00A3113F" w:rsidRPr="00A3113F" w:rsidRDefault="00A3113F" w:rsidP="00A3113F">
      <w:pPr>
        <w:pStyle w:val="Bibliography"/>
      </w:pPr>
      <w:r w:rsidRPr="00A3113F">
        <w:t xml:space="preserve">Barnes-Holmes, D., Hayden, E., Barnes-Holmes, Y., &amp; Stewart, I. (2008). The Implicit Relational Assessment Procedure (IRAP) as a response-time and event-related-potentials methodology for testing natural verbal relations: A preliminary study. </w:t>
      </w:r>
      <w:r w:rsidRPr="00A3113F">
        <w:rPr>
          <w:i/>
          <w:iCs/>
        </w:rPr>
        <w:t>The Psychological Record</w:t>
      </w:r>
      <w:r w:rsidRPr="00A3113F">
        <w:t xml:space="preserve">, </w:t>
      </w:r>
      <w:r w:rsidRPr="00A3113F">
        <w:rPr>
          <w:i/>
          <w:iCs/>
        </w:rPr>
        <w:t>58</w:t>
      </w:r>
      <w:r w:rsidRPr="00A3113F">
        <w:t>(4), 497–516.</w:t>
      </w:r>
    </w:p>
    <w:p w14:paraId="06848866" w14:textId="77777777" w:rsidR="00A3113F" w:rsidRPr="00A3113F" w:rsidRDefault="00A3113F" w:rsidP="00A3113F">
      <w:pPr>
        <w:pStyle w:val="Bibliography"/>
      </w:pPr>
      <w:r w:rsidRPr="00A3113F">
        <w:t xml:space="preserve">Barnes-Holmes, D., &amp; Hussey, I. (2016). The functional-cognitive meta-theoretical framework: Reflections, possible clarifications and how to move forward. </w:t>
      </w:r>
      <w:r w:rsidRPr="00A3113F">
        <w:rPr>
          <w:i/>
          <w:iCs/>
        </w:rPr>
        <w:t>International Journal of Psychology</w:t>
      </w:r>
      <w:r w:rsidRPr="00A3113F">
        <w:t xml:space="preserve">, </w:t>
      </w:r>
      <w:r w:rsidRPr="00A3113F">
        <w:rPr>
          <w:i/>
          <w:iCs/>
        </w:rPr>
        <w:t>51</w:t>
      </w:r>
      <w:r w:rsidRPr="00A3113F">
        <w:t>(1), 50–57. https://doi.org/10.1002/ijop.12166</w:t>
      </w:r>
    </w:p>
    <w:p w14:paraId="2571716C" w14:textId="77777777" w:rsidR="00A3113F" w:rsidRPr="00A3113F" w:rsidRDefault="00A3113F" w:rsidP="00A3113F">
      <w:pPr>
        <w:pStyle w:val="Bibliography"/>
      </w:pPr>
      <w:r w:rsidRPr="00A3113F">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A3113F">
        <w:rPr>
          <w:i/>
          <w:iCs/>
        </w:rPr>
        <w:t>The Psychological Record</w:t>
      </w:r>
      <w:r w:rsidRPr="00A3113F">
        <w:t xml:space="preserve">, </w:t>
      </w:r>
      <w:r w:rsidRPr="00A3113F">
        <w:rPr>
          <w:i/>
          <w:iCs/>
        </w:rPr>
        <w:t>60</w:t>
      </w:r>
      <w:r w:rsidRPr="00A3113F">
        <w:t>, 57–66.</w:t>
      </w:r>
    </w:p>
    <w:p w14:paraId="0C18F0D6" w14:textId="77777777" w:rsidR="00A3113F" w:rsidRPr="00A3113F" w:rsidRDefault="00A3113F" w:rsidP="00A3113F">
      <w:pPr>
        <w:pStyle w:val="Bibliography"/>
      </w:pPr>
      <w:r w:rsidRPr="00A3113F">
        <w:t xml:space="preserve">Barnes-Holmes, D., Waldron, D., Barnes-Holmes, Y., &amp; Stewart, I. (2009). Testing the validity of the Implicit Relational Assessment Procedure and the Implicit Association Test: Measuring attitudes toward Dublin and country life in Ireland. </w:t>
      </w:r>
      <w:r w:rsidRPr="00A3113F">
        <w:rPr>
          <w:i/>
          <w:iCs/>
        </w:rPr>
        <w:t>The Psychological Record</w:t>
      </w:r>
      <w:r w:rsidRPr="00A3113F">
        <w:t xml:space="preserve">, </w:t>
      </w:r>
      <w:r w:rsidRPr="00A3113F">
        <w:rPr>
          <w:i/>
          <w:iCs/>
        </w:rPr>
        <w:t>59</w:t>
      </w:r>
      <w:r w:rsidRPr="00A3113F">
        <w:t>(3), 389–406. https://doi.org/10.1007/BF03395671</w:t>
      </w:r>
    </w:p>
    <w:p w14:paraId="33DC08DA" w14:textId="77777777" w:rsidR="00A3113F" w:rsidRPr="00A3113F" w:rsidRDefault="00A3113F" w:rsidP="00A3113F">
      <w:pPr>
        <w:pStyle w:val="Bibliography"/>
      </w:pPr>
      <w:r w:rsidRPr="00A3113F">
        <w:lastRenderedPageBreak/>
        <w:t xml:space="preserve">Campbell, C., Barnes-Holmes, D., Barnes-Holmes, Y., &amp; Stewart, I. (2011). Exploring Screen Presentations in the Implicit Relational Assessment Procedure (IRAP). </w:t>
      </w:r>
      <w:r w:rsidRPr="00A3113F">
        <w:rPr>
          <w:i/>
          <w:iCs/>
        </w:rPr>
        <w:t>International Journal of Psychology &amp; Psychological Therapy</w:t>
      </w:r>
      <w:r w:rsidRPr="00A3113F">
        <w:t xml:space="preserve">, </w:t>
      </w:r>
      <w:r w:rsidRPr="00A3113F">
        <w:rPr>
          <w:i/>
          <w:iCs/>
        </w:rPr>
        <w:t>11</w:t>
      </w:r>
      <w:r w:rsidRPr="00A3113F">
        <w:t>(3), 377–388.</w:t>
      </w:r>
    </w:p>
    <w:p w14:paraId="1B4C5523" w14:textId="77777777" w:rsidR="00A3113F" w:rsidRPr="00A3113F" w:rsidRDefault="00A3113F" w:rsidP="00A3113F">
      <w:pPr>
        <w:pStyle w:val="Bibliography"/>
      </w:pPr>
      <w:r w:rsidRPr="00A3113F">
        <w:t xml:space="preserve">Chan, G., Barnes-Holmes, D., Barnes-Holmes, Y., &amp; Stewart, I. (2009). Implicit attitudes to work and leisure among North American and Irish individuals: A preliminary study. </w:t>
      </w:r>
      <w:r w:rsidRPr="00A3113F">
        <w:rPr>
          <w:i/>
          <w:iCs/>
        </w:rPr>
        <w:t>International Journal of Psychology &amp; Psychological Therapy</w:t>
      </w:r>
      <w:r w:rsidRPr="00A3113F">
        <w:t xml:space="preserve">, </w:t>
      </w:r>
      <w:r w:rsidRPr="00A3113F">
        <w:rPr>
          <w:i/>
          <w:iCs/>
        </w:rPr>
        <w:t>9</w:t>
      </w:r>
      <w:r w:rsidRPr="00A3113F">
        <w:t>(3), 317–334.</w:t>
      </w:r>
    </w:p>
    <w:p w14:paraId="5A6ACD32" w14:textId="77777777" w:rsidR="00A3113F" w:rsidRPr="00A3113F" w:rsidRDefault="00A3113F" w:rsidP="00A3113F">
      <w:pPr>
        <w:pStyle w:val="Bibliography"/>
      </w:pPr>
      <w:r w:rsidRPr="00A3113F">
        <w:t xml:space="preserve">Cullen, C., &amp; Barnes-Holmes, D. (2008). Implicit pride and prejudice: A heterosexual phenomenon? In M. A. Morrison &amp; T. G. Morrison (Eds.), </w:t>
      </w:r>
      <w:r w:rsidRPr="00A3113F">
        <w:rPr>
          <w:i/>
          <w:iCs/>
        </w:rPr>
        <w:t>The psychology of modern prejudice</w:t>
      </w:r>
      <w:r w:rsidRPr="00A3113F">
        <w:t xml:space="preserve"> (pp. 195–223). Nova Science Publishers.</w:t>
      </w:r>
    </w:p>
    <w:p w14:paraId="4E4EDAD1" w14:textId="77777777" w:rsidR="00A3113F" w:rsidRPr="00A3113F" w:rsidRDefault="00A3113F" w:rsidP="00A3113F">
      <w:pPr>
        <w:pStyle w:val="Bibliography"/>
      </w:pPr>
      <w:r w:rsidRPr="00A3113F">
        <w:t xml:space="preserve">Cullen, C., Barnes-Holmes, D., Barnes-Holmes, Y., &amp; Stewart, I. (2009). The Implicit Relational Assessment Procedure (IRAP) and the malleability of ageist attitudes. </w:t>
      </w:r>
      <w:r w:rsidRPr="00A3113F">
        <w:rPr>
          <w:i/>
          <w:iCs/>
        </w:rPr>
        <w:t>The Psychological Record</w:t>
      </w:r>
      <w:r w:rsidRPr="00A3113F">
        <w:t xml:space="preserve">, </w:t>
      </w:r>
      <w:r w:rsidRPr="00A3113F">
        <w:rPr>
          <w:i/>
          <w:iCs/>
        </w:rPr>
        <w:t>59</w:t>
      </w:r>
      <w:r w:rsidRPr="00A3113F">
        <w:t>(4), 591–620. https://doi.org/10.1007/BF03395683</w:t>
      </w:r>
    </w:p>
    <w:p w14:paraId="422D7418" w14:textId="77777777" w:rsidR="00A3113F" w:rsidRPr="00A3113F" w:rsidRDefault="00A3113F" w:rsidP="00A3113F">
      <w:pPr>
        <w:pStyle w:val="Bibliography"/>
      </w:pPr>
      <w:r w:rsidRPr="00A3113F">
        <w:t xml:space="preserve">Dawson, D. L., Barnes-Holmes, D., Gresswell, D. M., Hart, A. J., &amp; Gore, N. J. (2009). Assessing the implicit beliefs of sexual offenders using the Implicit Relational Assessment Procedure: A first study. </w:t>
      </w:r>
      <w:r w:rsidRPr="00A3113F">
        <w:rPr>
          <w:i/>
          <w:iCs/>
        </w:rPr>
        <w:t>Sexual Abuse: Journal of Research and Treatment</w:t>
      </w:r>
      <w:r w:rsidRPr="00A3113F">
        <w:t xml:space="preserve">, </w:t>
      </w:r>
      <w:r w:rsidRPr="00A3113F">
        <w:rPr>
          <w:i/>
          <w:iCs/>
        </w:rPr>
        <w:t>21</w:t>
      </w:r>
      <w:r w:rsidRPr="00A3113F">
        <w:t>(1), 57–75. https://doi.org/10.1177/1079063208326928</w:t>
      </w:r>
    </w:p>
    <w:p w14:paraId="64CB9355" w14:textId="77777777" w:rsidR="00A3113F" w:rsidRPr="00A3113F" w:rsidRDefault="00A3113F" w:rsidP="00A3113F">
      <w:pPr>
        <w:pStyle w:val="Bibliography"/>
      </w:pPr>
      <w:r w:rsidRPr="00A3113F">
        <w:t xml:space="preserve">Greenwald, A. G., &amp; Lai, C. K. (2020). Implicit Social Cognition. </w:t>
      </w:r>
      <w:r w:rsidRPr="00A3113F">
        <w:rPr>
          <w:i/>
          <w:iCs/>
        </w:rPr>
        <w:t>Annual Review of Psychology</w:t>
      </w:r>
      <w:r w:rsidRPr="00A3113F">
        <w:t xml:space="preserve">, </w:t>
      </w:r>
      <w:r w:rsidRPr="00A3113F">
        <w:rPr>
          <w:i/>
          <w:iCs/>
        </w:rPr>
        <w:t>71</w:t>
      </w:r>
      <w:r w:rsidRPr="00A3113F">
        <w:t>(1), 419–445. https://doi.org/10.1146/annurev-psych-010419-050837</w:t>
      </w:r>
    </w:p>
    <w:p w14:paraId="70E0232E" w14:textId="77777777" w:rsidR="00A3113F" w:rsidRPr="00A3113F" w:rsidRDefault="00A3113F" w:rsidP="00A3113F">
      <w:pPr>
        <w:pStyle w:val="Bibliography"/>
      </w:pPr>
      <w:r w:rsidRPr="00A3113F">
        <w:t xml:space="preserve">Hussey, I. (2023). </w:t>
      </w:r>
      <w:r w:rsidRPr="00A3113F">
        <w:rPr>
          <w:i/>
          <w:iCs/>
        </w:rPr>
        <w:t>A systematic review of Null Hypothesis Significance Testing, sample sizes and statistical power in research using the Implicit Relational Assessment Procedure</w:t>
      </w:r>
      <w:r w:rsidRPr="00A3113F">
        <w:t>. PsyArXiv. https://doi.org/10.31234/osf.io/g2x9p</w:t>
      </w:r>
    </w:p>
    <w:p w14:paraId="61B28CDA" w14:textId="77777777" w:rsidR="00A3113F" w:rsidRPr="00A3113F" w:rsidRDefault="00A3113F" w:rsidP="00A3113F">
      <w:pPr>
        <w:pStyle w:val="Bibliography"/>
      </w:pPr>
      <w:r w:rsidRPr="00A3113F">
        <w:t xml:space="preserve">Hussey, I., &amp; Barnes-Holmes, D. (2012). The implicit relational assessment procedure as a measure of implicit depression and the role of psychological flexibility. </w:t>
      </w:r>
      <w:r w:rsidRPr="00A3113F">
        <w:rPr>
          <w:i/>
          <w:iCs/>
        </w:rPr>
        <w:t>Cognitive and Behavioral Practice</w:t>
      </w:r>
      <w:r w:rsidRPr="00A3113F">
        <w:t xml:space="preserve">, </w:t>
      </w:r>
      <w:r w:rsidRPr="00A3113F">
        <w:rPr>
          <w:i/>
          <w:iCs/>
        </w:rPr>
        <w:t>19</w:t>
      </w:r>
      <w:r w:rsidRPr="00A3113F">
        <w:t>(4), 573–582. https://doi.org/10.1016/j.cbpra.2012.03.002</w:t>
      </w:r>
    </w:p>
    <w:p w14:paraId="19D26BD4" w14:textId="77777777" w:rsidR="00A3113F" w:rsidRPr="00A3113F" w:rsidRDefault="00A3113F" w:rsidP="00A3113F">
      <w:pPr>
        <w:pStyle w:val="Bibliography"/>
      </w:pPr>
      <w:r w:rsidRPr="00A3113F">
        <w:lastRenderedPageBreak/>
        <w:t xml:space="preserve">Hussey, I., Barnes-Holmes, D., &amp; Booth, R. (2016). Individuals with current suicidal ideation demonstrate implicit “fearlessness of death.” </w:t>
      </w:r>
      <w:r w:rsidRPr="00A3113F">
        <w:rPr>
          <w:i/>
          <w:iCs/>
        </w:rPr>
        <w:t>Journal of Behavior Therapy and Experimental Psychiatry</w:t>
      </w:r>
      <w:r w:rsidRPr="00A3113F">
        <w:t xml:space="preserve">, </w:t>
      </w:r>
      <w:r w:rsidRPr="00A3113F">
        <w:rPr>
          <w:i/>
          <w:iCs/>
        </w:rPr>
        <w:t>51</w:t>
      </w:r>
      <w:r w:rsidRPr="00A3113F">
        <w:t>, 1–9. https://doi.org/10.1016/j.jbtep.2015.11.003</w:t>
      </w:r>
    </w:p>
    <w:p w14:paraId="387F5552" w14:textId="77777777" w:rsidR="00A3113F" w:rsidRPr="00A3113F" w:rsidRDefault="00A3113F" w:rsidP="00A3113F">
      <w:pPr>
        <w:pStyle w:val="Bibliography"/>
      </w:pPr>
      <w:r w:rsidRPr="00A3113F">
        <w:t xml:space="preserve">Hussey, I., &amp; Drake, C. E. (2020). The Implicit Relational Assessment Procedure demonstrates poor internal consistency and test-retest reliability: A meta-analysis. </w:t>
      </w:r>
      <w:r w:rsidRPr="00A3113F">
        <w:rPr>
          <w:i/>
          <w:iCs/>
        </w:rPr>
        <w:t>Preprint</w:t>
      </w:r>
      <w:r w:rsidRPr="00A3113F">
        <w:t>. https://doi.org/10.31234/osf.io/ge3k7</w:t>
      </w:r>
    </w:p>
    <w:p w14:paraId="07F8F233" w14:textId="77777777" w:rsidR="00A3113F" w:rsidRPr="00A3113F" w:rsidRDefault="00A3113F" w:rsidP="00A3113F">
      <w:pPr>
        <w:pStyle w:val="Bibliography"/>
      </w:pPr>
      <w:r w:rsidRPr="00A3113F">
        <w:t xml:space="preserve">Kelly, A., &amp; Barnes-Holmes, D. (2013). Implicit attitudes towards children with autism versus normally developing children as predictors of professional burnout and psychopathology. </w:t>
      </w:r>
      <w:r w:rsidRPr="00A3113F">
        <w:rPr>
          <w:i/>
          <w:iCs/>
        </w:rPr>
        <w:t>Research in Developmental Disabilities</w:t>
      </w:r>
      <w:r w:rsidRPr="00A3113F">
        <w:t xml:space="preserve">, </w:t>
      </w:r>
      <w:r w:rsidRPr="00A3113F">
        <w:rPr>
          <w:i/>
          <w:iCs/>
        </w:rPr>
        <w:t>34</w:t>
      </w:r>
      <w:r w:rsidRPr="00A3113F">
        <w:t>(1), 17–28.</w:t>
      </w:r>
    </w:p>
    <w:p w14:paraId="747045F9" w14:textId="77777777" w:rsidR="00A3113F" w:rsidRPr="00A3113F" w:rsidRDefault="00A3113F" w:rsidP="00A3113F">
      <w:pPr>
        <w:pStyle w:val="Bibliography"/>
      </w:pPr>
      <w:r w:rsidRPr="00A3113F">
        <w:t xml:space="preserve">McKenna, I. M., Barnes-Holmes, D., Barnes-Holmes, Y., &amp; Stewart, I. (2007). Testing the fake-ability of the Implicit Relational Assessment Procedure (IRAP): The first study. </w:t>
      </w:r>
      <w:r w:rsidRPr="00A3113F">
        <w:rPr>
          <w:i/>
          <w:iCs/>
        </w:rPr>
        <w:t>International Journal of Psychology and Psychological Therapy</w:t>
      </w:r>
      <w:r w:rsidRPr="00A3113F">
        <w:t xml:space="preserve">, </w:t>
      </w:r>
      <w:r w:rsidRPr="00A3113F">
        <w:rPr>
          <w:i/>
          <w:iCs/>
        </w:rPr>
        <w:t>7</w:t>
      </w:r>
      <w:r w:rsidRPr="00A3113F">
        <w:t>(2), 253–268.</w:t>
      </w:r>
    </w:p>
    <w:p w14:paraId="12394B2F" w14:textId="77777777" w:rsidR="00A3113F" w:rsidRPr="00A3113F" w:rsidRDefault="00A3113F" w:rsidP="00A3113F">
      <w:pPr>
        <w:pStyle w:val="Bibliography"/>
      </w:pPr>
      <w:r w:rsidRPr="00A3113F">
        <w:t xml:space="preserve">Nicholson, E., Dempsey, K., &amp; Barnes-Holmes, D. (2014). The role of responsibility and threat appraisals in contamination fear and obsessive-compulsive tendencies at the implicit level. </w:t>
      </w:r>
      <w:r w:rsidRPr="00A3113F">
        <w:rPr>
          <w:i/>
          <w:iCs/>
        </w:rPr>
        <w:t>Journal of Contextual Behavioral Science</w:t>
      </w:r>
      <w:r w:rsidRPr="00A3113F">
        <w:t xml:space="preserve">, </w:t>
      </w:r>
      <w:r w:rsidRPr="00A3113F">
        <w:rPr>
          <w:i/>
          <w:iCs/>
        </w:rPr>
        <w:t>3</w:t>
      </w:r>
      <w:r w:rsidRPr="00A3113F">
        <w:t>(1), 31–37. https://doi.org/10.1016/j.jcbs.2013.11.001</w:t>
      </w:r>
    </w:p>
    <w:p w14:paraId="3B0608F1" w14:textId="77777777" w:rsidR="00A3113F" w:rsidRPr="00A3113F" w:rsidRDefault="00A3113F" w:rsidP="00A3113F">
      <w:pPr>
        <w:pStyle w:val="Bibliography"/>
      </w:pPr>
      <w:r w:rsidRPr="00A3113F">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A3113F">
        <w:rPr>
          <w:i/>
          <w:iCs/>
        </w:rPr>
        <w:t>The Psychological Record</w:t>
      </w:r>
      <w:r w:rsidRPr="00A3113F">
        <w:t xml:space="preserve">, </w:t>
      </w:r>
      <w:r w:rsidRPr="00A3113F">
        <w:rPr>
          <w:i/>
          <w:iCs/>
        </w:rPr>
        <w:t>69</w:t>
      </w:r>
      <w:r w:rsidRPr="00A3113F">
        <w:t>(1), 13–24. https://doi.org/10.1007/s40732-018-0304-1</w:t>
      </w:r>
    </w:p>
    <w:p w14:paraId="7191C83C" w14:textId="77777777" w:rsidR="00A3113F" w:rsidRPr="00A3113F" w:rsidRDefault="00A3113F" w:rsidP="00A3113F">
      <w:pPr>
        <w:pStyle w:val="Bibliography"/>
      </w:pPr>
      <w:r w:rsidRPr="00A3113F">
        <w:t xml:space="preserve">Power, P., Barnes-Holmes, D., Barnes-Holmes, Y., &amp; Stewart, I. (2009). The Implicit Relational Assessment Procedure (IRAP) as a measure of implicit relative preferences: A first study. </w:t>
      </w:r>
      <w:r w:rsidRPr="00A3113F">
        <w:rPr>
          <w:i/>
          <w:iCs/>
        </w:rPr>
        <w:t>The Psychological Record</w:t>
      </w:r>
      <w:r w:rsidRPr="00A3113F">
        <w:t xml:space="preserve">, </w:t>
      </w:r>
      <w:r w:rsidRPr="00A3113F">
        <w:rPr>
          <w:i/>
          <w:iCs/>
        </w:rPr>
        <w:t>59</w:t>
      </w:r>
      <w:r w:rsidRPr="00A3113F">
        <w:t>(4), 621–640.</w:t>
      </w:r>
    </w:p>
    <w:p w14:paraId="00BB98F7" w14:textId="77777777" w:rsidR="00A3113F" w:rsidRPr="00A3113F" w:rsidRDefault="00A3113F" w:rsidP="00A3113F">
      <w:pPr>
        <w:pStyle w:val="Bibliography"/>
      </w:pPr>
      <w:r w:rsidRPr="00A3113F">
        <w:lastRenderedPageBreak/>
        <w:t xml:space="preserve">Stewart, C., Rogers, F., Pilch, M., Stewart, I., Barnes-Holmes, Y., &amp; Westermann, S. (2017). The effect of social exclusion on state paranoia and explicit and implicit self-esteem in a non-clinical sample. </w:t>
      </w:r>
      <w:r w:rsidRPr="00A3113F">
        <w:rPr>
          <w:i/>
          <w:iCs/>
        </w:rPr>
        <w:t>Journal of Behavior Therapy and Experimental Psychiatry</w:t>
      </w:r>
      <w:r w:rsidRPr="00A3113F">
        <w:t xml:space="preserve">, </w:t>
      </w:r>
      <w:r w:rsidRPr="00A3113F">
        <w:rPr>
          <w:i/>
          <w:iCs/>
        </w:rPr>
        <w:t>57</w:t>
      </w:r>
      <w:r w:rsidRPr="00A3113F">
        <w:t>, 62–69. https://doi.org/10.1016/j.jbtep.2017.04.001</w:t>
      </w:r>
    </w:p>
    <w:p w14:paraId="37E7F640" w14:textId="77777777" w:rsidR="00A3113F" w:rsidRPr="00A3113F" w:rsidRDefault="00A3113F" w:rsidP="00A3113F">
      <w:pPr>
        <w:pStyle w:val="Bibliography"/>
      </w:pPr>
      <w:r w:rsidRPr="00A3113F">
        <w:t xml:space="preserve">Vahey, N. A., Barnes-Holmes, D., Barnes-Holmes, Y., &amp; Stewart, I. (2009). A first test of the Implicit Relational Assessment Procedure as a measure of self-esteem: Irish prisoner groups and university students. </w:t>
      </w:r>
      <w:r w:rsidRPr="00A3113F">
        <w:rPr>
          <w:i/>
          <w:iCs/>
        </w:rPr>
        <w:t>The Psychological Record</w:t>
      </w:r>
      <w:r w:rsidRPr="00A3113F">
        <w:t xml:space="preserve">, </w:t>
      </w:r>
      <w:r w:rsidRPr="00A3113F">
        <w:rPr>
          <w:i/>
          <w:iCs/>
        </w:rPr>
        <w:t>59</w:t>
      </w:r>
      <w:r w:rsidRPr="00A3113F">
        <w:t>(3), 371–388. https://doi.org/10.1007/BF03395670</w:t>
      </w:r>
    </w:p>
    <w:p w14:paraId="58DEC9C5" w14:textId="77777777" w:rsidR="00A3113F" w:rsidRPr="00A3113F" w:rsidRDefault="00A3113F" w:rsidP="00A3113F">
      <w:pPr>
        <w:pStyle w:val="Bibliography"/>
      </w:pPr>
      <w:r w:rsidRPr="00A3113F">
        <w:t xml:space="preserve">Vahey, N. A., Nicholson, E., &amp; Barnes-Holmes, D. (2015). A meta-analysis of criterion effects for the Implicit Relational Assessment Procedure (IRAP) in the clinical domain. </w:t>
      </w:r>
      <w:r w:rsidRPr="00A3113F">
        <w:rPr>
          <w:i/>
          <w:iCs/>
        </w:rPr>
        <w:t>Journal of Behavior Therapy and Experimental Psychiatry</w:t>
      </w:r>
      <w:r w:rsidRPr="00A3113F">
        <w:t xml:space="preserve">, </w:t>
      </w:r>
      <w:r w:rsidRPr="00A3113F">
        <w:rPr>
          <w:i/>
          <w:iCs/>
        </w:rPr>
        <w:t>48</w:t>
      </w:r>
      <w:r w:rsidRPr="00A3113F">
        <w:t>, 59–65. https://doi.org/10.1016/j.jbtep.2015.01.004</w:t>
      </w:r>
    </w:p>
    <w:p w14:paraId="24A8C203" w14:textId="60BA5D4D" w:rsidR="00DF07F9" w:rsidRPr="00DF07F9" w:rsidRDefault="00BB2EA8" w:rsidP="00C30202">
      <w:pPr>
        <w:sectPr w:rsidR="00DF07F9" w:rsidRPr="00DF07F9" w:rsidSect="00DF07F9">
          <w:type w:val="continuous"/>
          <w:pgSz w:w="11900" w:h="16840"/>
          <w:pgMar w:top="1440" w:right="1440" w:bottom="1440" w:left="1440" w:header="708" w:footer="501" w:gutter="0"/>
          <w:cols w:space="200"/>
          <w:docGrid w:linePitch="360"/>
        </w:sectPr>
      </w:pPr>
      <w:r w:rsidRPr="00DF07F9">
        <w:fldChar w:fldCharType="end"/>
      </w:r>
    </w:p>
    <w:p w14:paraId="7E464DD3" w14:textId="77777777" w:rsidR="00D80D23" w:rsidRPr="00DF07F9" w:rsidRDefault="00D80D23" w:rsidP="00A57CA5">
      <w:pPr>
        <w:ind w:firstLine="0"/>
        <w:sectPr w:rsidR="00D80D23" w:rsidRPr="00DF07F9" w:rsidSect="00D80D23">
          <w:type w:val="continuous"/>
          <w:pgSz w:w="11900" w:h="16840"/>
          <w:pgMar w:top="1440" w:right="1440" w:bottom="1440" w:left="1440" w:header="708" w:footer="501" w:gutter="0"/>
          <w:cols w:num="2" w:space="200"/>
          <w:docGrid w:linePitch="360"/>
        </w:sectPr>
      </w:pPr>
    </w:p>
    <w:p w14:paraId="02AF9A5E" w14:textId="25C1BE79" w:rsidR="00D80D23" w:rsidRPr="00DF07F9" w:rsidRDefault="00D80D23" w:rsidP="00A57CA5">
      <w:pPr>
        <w:ind w:firstLine="0"/>
      </w:pPr>
    </w:p>
    <w:sectPr w:rsidR="00D80D23" w:rsidRPr="00DF07F9"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54367" w14:textId="77777777" w:rsidR="00B64698" w:rsidRDefault="00B64698" w:rsidP="00C30202">
      <w:r>
        <w:separator/>
      </w:r>
    </w:p>
    <w:p w14:paraId="15F7B145" w14:textId="77777777" w:rsidR="00B64698" w:rsidRDefault="00B64698" w:rsidP="00C30202"/>
  </w:endnote>
  <w:endnote w:type="continuationSeparator" w:id="0">
    <w:p w14:paraId="0A3FFFE1" w14:textId="77777777" w:rsidR="00B64698" w:rsidRDefault="00B64698" w:rsidP="00C30202">
      <w:r>
        <w:continuationSeparator/>
      </w:r>
    </w:p>
    <w:p w14:paraId="54480AEB" w14:textId="77777777" w:rsidR="00B64698" w:rsidRDefault="00B64698" w:rsidP="00C302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676968"/>
      <w:docPartObj>
        <w:docPartGallery w:val="Page Numbers (Bottom of Page)"/>
        <w:docPartUnique/>
      </w:docPartObj>
    </w:sdtPr>
    <w:sdtContent>
      <w:p w14:paraId="045F0D40" w14:textId="0E9A7234" w:rsidR="00D80D23" w:rsidRDefault="00D80D23" w:rsidP="00C30202">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CA7CD" w14:textId="5054FFCB" w:rsidR="00071FAB" w:rsidRDefault="00071FAB" w:rsidP="00C30202">
    <w:pPr>
      <w:pStyle w:val="Footer"/>
      <w:rPr>
        <w:rStyle w:val="PageNumber"/>
      </w:rPr>
    </w:pPr>
  </w:p>
  <w:p w14:paraId="12D328D7" w14:textId="209F534F" w:rsidR="0089030B" w:rsidRDefault="0089030B" w:rsidP="00C30202">
    <w:pPr>
      <w:pStyle w:val="Footer"/>
      <w:rPr>
        <w:rStyle w:val="PageNumber"/>
      </w:rPr>
    </w:pPr>
  </w:p>
  <w:p w14:paraId="5F23D2DC" w14:textId="6D7836D2" w:rsidR="003158CF" w:rsidRDefault="003158CF" w:rsidP="00C30202">
    <w:pPr>
      <w:pStyle w:val="Footer"/>
      <w:rPr>
        <w:rStyle w:val="PageNumber"/>
      </w:rPr>
    </w:pPr>
  </w:p>
  <w:p w14:paraId="7C5D354F" w14:textId="77777777" w:rsidR="003158CF" w:rsidRDefault="003158CF" w:rsidP="00C30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C30202">
    <w:pPr>
      <w:pStyle w:val="Footer"/>
      <w:rPr>
        <w:rStyle w:val="PageNumber"/>
      </w:rPr>
    </w:pPr>
  </w:p>
  <w:p w14:paraId="6C11D36C" w14:textId="77777777" w:rsidR="003158CF" w:rsidRDefault="003158CF" w:rsidP="00C302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ADEFB" w14:textId="77777777" w:rsidR="00B64698" w:rsidRDefault="00B64698" w:rsidP="00C30202">
      <w:r>
        <w:separator/>
      </w:r>
    </w:p>
    <w:p w14:paraId="1A1935FA" w14:textId="77777777" w:rsidR="00B64698" w:rsidRDefault="00B64698" w:rsidP="00C30202"/>
  </w:footnote>
  <w:footnote w:type="continuationSeparator" w:id="0">
    <w:p w14:paraId="150B822E" w14:textId="77777777" w:rsidR="00B64698" w:rsidRDefault="00B64698" w:rsidP="00C30202">
      <w:r>
        <w:continuationSeparator/>
      </w:r>
    </w:p>
    <w:p w14:paraId="758DD03C" w14:textId="77777777" w:rsidR="00B64698" w:rsidRDefault="00B64698" w:rsidP="00C302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6938935"/>
      <w:docPartObj>
        <w:docPartGallery w:val="Page Numbers (Top of Page)"/>
        <w:docPartUnique/>
      </w:docPartObj>
    </w:sdtPr>
    <w:sdtContent>
      <w:p w14:paraId="5AA677B9" w14:textId="10D83926" w:rsidR="00DF07F9" w:rsidRDefault="00DF07F9" w:rsidP="00C30202">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0202">
          <w:rPr>
            <w:rStyle w:val="PageNumber"/>
            <w:noProof/>
          </w:rPr>
          <w:t>4</w:t>
        </w:r>
        <w:r>
          <w:rPr>
            <w:rStyle w:val="PageNumber"/>
          </w:rPr>
          <w:fldChar w:fldCharType="end"/>
        </w:r>
      </w:p>
    </w:sdtContent>
  </w:sdt>
  <w:p w14:paraId="64A8AF93" w14:textId="6FA8A6B3" w:rsidR="001E732A" w:rsidRDefault="001E732A" w:rsidP="00C30202">
    <w:pPr>
      <w:pStyle w:val="Header"/>
      <w:rPr>
        <w:rStyle w:val="PageNumber"/>
      </w:rPr>
    </w:pPr>
  </w:p>
  <w:p w14:paraId="60E18F32" w14:textId="0E0B7A13" w:rsidR="0098704B" w:rsidRDefault="0098704B" w:rsidP="00C30202">
    <w:pPr>
      <w:pStyle w:val="Header"/>
      <w:rPr>
        <w:rStyle w:val="PageNumber"/>
      </w:rPr>
    </w:pPr>
  </w:p>
  <w:p w14:paraId="3C64FB0E" w14:textId="6A5CC3EA" w:rsidR="00C26953" w:rsidRDefault="00C26953" w:rsidP="00C30202">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C30202">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C302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1809042"/>
      <w:docPartObj>
        <w:docPartGallery w:val="Page Numbers (Top of Page)"/>
        <w:docPartUnique/>
      </w:docPartObj>
    </w:sdtPr>
    <w:sdtContent>
      <w:p w14:paraId="3F69E3A0" w14:textId="3C24B0F7" w:rsidR="00DF07F9" w:rsidRDefault="00DF07F9" w:rsidP="006E70A7">
        <w:pPr>
          <w:pStyle w:val="Head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E1735C3" w14:textId="77777777" w:rsidR="00DF07F9" w:rsidRDefault="00DF07F9" w:rsidP="00C302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409D"/>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361FB"/>
    <w:rsid w:val="0004415C"/>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2049"/>
    <w:rsid w:val="000937F0"/>
    <w:rsid w:val="00095B5A"/>
    <w:rsid w:val="000A2A5F"/>
    <w:rsid w:val="000A2B33"/>
    <w:rsid w:val="000A3BF0"/>
    <w:rsid w:val="000A5CFF"/>
    <w:rsid w:val="000A665F"/>
    <w:rsid w:val="000A673D"/>
    <w:rsid w:val="000B1025"/>
    <w:rsid w:val="000B1362"/>
    <w:rsid w:val="000B3994"/>
    <w:rsid w:val="000B4124"/>
    <w:rsid w:val="000C1B07"/>
    <w:rsid w:val="000C1E42"/>
    <w:rsid w:val="000C25EC"/>
    <w:rsid w:val="000C6B74"/>
    <w:rsid w:val="000D307E"/>
    <w:rsid w:val="000E0783"/>
    <w:rsid w:val="000E2C5B"/>
    <w:rsid w:val="000E3B4A"/>
    <w:rsid w:val="000E499B"/>
    <w:rsid w:val="000E68AE"/>
    <w:rsid w:val="000E797D"/>
    <w:rsid w:val="000F1E7C"/>
    <w:rsid w:val="000F3B5B"/>
    <w:rsid w:val="000F4209"/>
    <w:rsid w:val="000F5EE7"/>
    <w:rsid w:val="000F702E"/>
    <w:rsid w:val="000F7CCD"/>
    <w:rsid w:val="00102F54"/>
    <w:rsid w:val="00104399"/>
    <w:rsid w:val="00110DD8"/>
    <w:rsid w:val="00113D92"/>
    <w:rsid w:val="00121A68"/>
    <w:rsid w:val="001261C9"/>
    <w:rsid w:val="00127434"/>
    <w:rsid w:val="00127D22"/>
    <w:rsid w:val="00132633"/>
    <w:rsid w:val="00135D58"/>
    <w:rsid w:val="00137205"/>
    <w:rsid w:val="00140DDA"/>
    <w:rsid w:val="0015545E"/>
    <w:rsid w:val="001571A8"/>
    <w:rsid w:val="00161E1F"/>
    <w:rsid w:val="00175A6E"/>
    <w:rsid w:val="00175C0D"/>
    <w:rsid w:val="00180281"/>
    <w:rsid w:val="00182942"/>
    <w:rsid w:val="00183D0A"/>
    <w:rsid w:val="0018606F"/>
    <w:rsid w:val="00190E3E"/>
    <w:rsid w:val="00192F5F"/>
    <w:rsid w:val="00193F54"/>
    <w:rsid w:val="00194256"/>
    <w:rsid w:val="00196518"/>
    <w:rsid w:val="00197708"/>
    <w:rsid w:val="001A0E61"/>
    <w:rsid w:val="001A1B82"/>
    <w:rsid w:val="001A41C8"/>
    <w:rsid w:val="001B028C"/>
    <w:rsid w:val="001B0C3D"/>
    <w:rsid w:val="001B0EAC"/>
    <w:rsid w:val="001B2D17"/>
    <w:rsid w:val="001B469C"/>
    <w:rsid w:val="001B7A2A"/>
    <w:rsid w:val="001D2EA1"/>
    <w:rsid w:val="001D4112"/>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1246B"/>
    <w:rsid w:val="00213860"/>
    <w:rsid w:val="00220E6D"/>
    <w:rsid w:val="00221D5B"/>
    <w:rsid w:val="00222865"/>
    <w:rsid w:val="00222A0E"/>
    <w:rsid w:val="002252FD"/>
    <w:rsid w:val="00230107"/>
    <w:rsid w:val="00233C8A"/>
    <w:rsid w:val="00235924"/>
    <w:rsid w:val="00244AE6"/>
    <w:rsid w:val="0024580C"/>
    <w:rsid w:val="00245F45"/>
    <w:rsid w:val="00245F7A"/>
    <w:rsid w:val="00247DF4"/>
    <w:rsid w:val="002526BA"/>
    <w:rsid w:val="00252856"/>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B71DF"/>
    <w:rsid w:val="002C2502"/>
    <w:rsid w:val="002C2E48"/>
    <w:rsid w:val="002C5E63"/>
    <w:rsid w:val="002D0961"/>
    <w:rsid w:val="002D5C7E"/>
    <w:rsid w:val="002E1321"/>
    <w:rsid w:val="002E276D"/>
    <w:rsid w:val="002E2D36"/>
    <w:rsid w:val="002E6010"/>
    <w:rsid w:val="002F0CB5"/>
    <w:rsid w:val="002F1D24"/>
    <w:rsid w:val="002F41DE"/>
    <w:rsid w:val="002F47DF"/>
    <w:rsid w:val="002F6964"/>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050E"/>
    <w:rsid w:val="00401239"/>
    <w:rsid w:val="00401DB2"/>
    <w:rsid w:val="00411861"/>
    <w:rsid w:val="00414C0A"/>
    <w:rsid w:val="00420767"/>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6A86"/>
    <w:rsid w:val="00477341"/>
    <w:rsid w:val="00481988"/>
    <w:rsid w:val="00483C92"/>
    <w:rsid w:val="00483C98"/>
    <w:rsid w:val="004862D6"/>
    <w:rsid w:val="00495A43"/>
    <w:rsid w:val="004A2B8A"/>
    <w:rsid w:val="004A3471"/>
    <w:rsid w:val="004A697D"/>
    <w:rsid w:val="004A6CC9"/>
    <w:rsid w:val="004A78A5"/>
    <w:rsid w:val="004B301A"/>
    <w:rsid w:val="004B3262"/>
    <w:rsid w:val="004B5A7D"/>
    <w:rsid w:val="004B7FA7"/>
    <w:rsid w:val="004C2B8A"/>
    <w:rsid w:val="004C4301"/>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2D85"/>
    <w:rsid w:val="00564D72"/>
    <w:rsid w:val="00570413"/>
    <w:rsid w:val="00572554"/>
    <w:rsid w:val="00580E1E"/>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5E6EF1"/>
    <w:rsid w:val="006012D5"/>
    <w:rsid w:val="006029D8"/>
    <w:rsid w:val="0060353C"/>
    <w:rsid w:val="00606BD5"/>
    <w:rsid w:val="00607E33"/>
    <w:rsid w:val="006113E7"/>
    <w:rsid w:val="00612BFD"/>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2A9"/>
    <w:rsid w:val="00697E65"/>
    <w:rsid w:val="006A0D5F"/>
    <w:rsid w:val="006A254E"/>
    <w:rsid w:val="006A6277"/>
    <w:rsid w:val="006A7CE7"/>
    <w:rsid w:val="006B24D4"/>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0A7"/>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25C8"/>
    <w:rsid w:val="00755F41"/>
    <w:rsid w:val="00757BB3"/>
    <w:rsid w:val="00760327"/>
    <w:rsid w:val="0076065F"/>
    <w:rsid w:val="007606F4"/>
    <w:rsid w:val="007623D7"/>
    <w:rsid w:val="00762BA9"/>
    <w:rsid w:val="00765B8C"/>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02AF"/>
    <w:rsid w:val="007B1AC0"/>
    <w:rsid w:val="007B5438"/>
    <w:rsid w:val="007B7221"/>
    <w:rsid w:val="007C18F7"/>
    <w:rsid w:val="007C2242"/>
    <w:rsid w:val="007C4F95"/>
    <w:rsid w:val="007C6054"/>
    <w:rsid w:val="007C7C55"/>
    <w:rsid w:val="007D12EC"/>
    <w:rsid w:val="007D3D78"/>
    <w:rsid w:val="007D7B55"/>
    <w:rsid w:val="007D7E06"/>
    <w:rsid w:val="007E45CF"/>
    <w:rsid w:val="007E5C84"/>
    <w:rsid w:val="007E6C7F"/>
    <w:rsid w:val="007F282E"/>
    <w:rsid w:val="007F54B6"/>
    <w:rsid w:val="008018A7"/>
    <w:rsid w:val="00803C40"/>
    <w:rsid w:val="00803F62"/>
    <w:rsid w:val="00805D5C"/>
    <w:rsid w:val="008070BD"/>
    <w:rsid w:val="00807DED"/>
    <w:rsid w:val="00807FDB"/>
    <w:rsid w:val="00810D51"/>
    <w:rsid w:val="00811A0E"/>
    <w:rsid w:val="00813E7A"/>
    <w:rsid w:val="00821C7A"/>
    <w:rsid w:val="00821CCF"/>
    <w:rsid w:val="00822F4D"/>
    <w:rsid w:val="00824C2F"/>
    <w:rsid w:val="00827885"/>
    <w:rsid w:val="00833A8A"/>
    <w:rsid w:val="008374CF"/>
    <w:rsid w:val="00845E48"/>
    <w:rsid w:val="00853CEB"/>
    <w:rsid w:val="0085480B"/>
    <w:rsid w:val="00854AFC"/>
    <w:rsid w:val="00854C6D"/>
    <w:rsid w:val="00860300"/>
    <w:rsid w:val="00863FE8"/>
    <w:rsid w:val="008666DE"/>
    <w:rsid w:val="0087008A"/>
    <w:rsid w:val="00870ABC"/>
    <w:rsid w:val="008753D6"/>
    <w:rsid w:val="00877918"/>
    <w:rsid w:val="00877C09"/>
    <w:rsid w:val="00884CB9"/>
    <w:rsid w:val="00887777"/>
    <w:rsid w:val="0089004C"/>
    <w:rsid w:val="0089030B"/>
    <w:rsid w:val="00890AD5"/>
    <w:rsid w:val="0089116E"/>
    <w:rsid w:val="008911CE"/>
    <w:rsid w:val="00893734"/>
    <w:rsid w:val="008A44E8"/>
    <w:rsid w:val="008A7F54"/>
    <w:rsid w:val="008B1E73"/>
    <w:rsid w:val="008B215F"/>
    <w:rsid w:val="008B3519"/>
    <w:rsid w:val="008B54AC"/>
    <w:rsid w:val="008C0397"/>
    <w:rsid w:val="008C13E4"/>
    <w:rsid w:val="008C7F80"/>
    <w:rsid w:val="008D0075"/>
    <w:rsid w:val="008D5A45"/>
    <w:rsid w:val="008D6EA2"/>
    <w:rsid w:val="008E1BC5"/>
    <w:rsid w:val="008E6702"/>
    <w:rsid w:val="008F0272"/>
    <w:rsid w:val="008F10E9"/>
    <w:rsid w:val="008F216E"/>
    <w:rsid w:val="008F383D"/>
    <w:rsid w:val="008F3D36"/>
    <w:rsid w:val="00902CD0"/>
    <w:rsid w:val="0090342E"/>
    <w:rsid w:val="00903C62"/>
    <w:rsid w:val="00905785"/>
    <w:rsid w:val="00905C04"/>
    <w:rsid w:val="00906F33"/>
    <w:rsid w:val="00912582"/>
    <w:rsid w:val="00914D9D"/>
    <w:rsid w:val="00921C86"/>
    <w:rsid w:val="00925E0F"/>
    <w:rsid w:val="00935344"/>
    <w:rsid w:val="00936B70"/>
    <w:rsid w:val="00937C28"/>
    <w:rsid w:val="00945663"/>
    <w:rsid w:val="00947CE8"/>
    <w:rsid w:val="00953CE4"/>
    <w:rsid w:val="009563BA"/>
    <w:rsid w:val="009625F8"/>
    <w:rsid w:val="009652E3"/>
    <w:rsid w:val="0096621A"/>
    <w:rsid w:val="00967D28"/>
    <w:rsid w:val="00975D1F"/>
    <w:rsid w:val="00976DE8"/>
    <w:rsid w:val="009839F8"/>
    <w:rsid w:val="00984F80"/>
    <w:rsid w:val="0098647C"/>
    <w:rsid w:val="0098704B"/>
    <w:rsid w:val="00990A68"/>
    <w:rsid w:val="00992317"/>
    <w:rsid w:val="00992694"/>
    <w:rsid w:val="00994A11"/>
    <w:rsid w:val="00996613"/>
    <w:rsid w:val="009A1379"/>
    <w:rsid w:val="009A2156"/>
    <w:rsid w:val="009A3343"/>
    <w:rsid w:val="009A40DB"/>
    <w:rsid w:val="009A4E98"/>
    <w:rsid w:val="009A5831"/>
    <w:rsid w:val="009A61BB"/>
    <w:rsid w:val="009A6263"/>
    <w:rsid w:val="009B06C3"/>
    <w:rsid w:val="009B13F9"/>
    <w:rsid w:val="009B302B"/>
    <w:rsid w:val="009B3273"/>
    <w:rsid w:val="009C6948"/>
    <w:rsid w:val="009D4A5D"/>
    <w:rsid w:val="009D6594"/>
    <w:rsid w:val="009D7801"/>
    <w:rsid w:val="009E0BFD"/>
    <w:rsid w:val="009E0C15"/>
    <w:rsid w:val="009E24AA"/>
    <w:rsid w:val="009E30FF"/>
    <w:rsid w:val="009E478D"/>
    <w:rsid w:val="009E6E87"/>
    <w:rsid w:val="009E728F"/>
    <w:rsid w:val="009F6857"/>
    <w:rsid w:val="00A01860"/>
    <w:rsid w:val="00A01A33"/>
    <w:rsid w:val="00A03FFB"/>
    <w:rsid w:val="00A13613"/>
    <w:rsid w:val="00A1364D"/>
    <w:rsid w:val="00A1530C"/>
    <w:rsid w:val="00A153C1"/>
    <w:rsid w:val="00A3113F"/>
    <w:rsid w:val="00A351EA"/>
    <w:rsid w:val="00A379D2"/>
    <w:rsid w:val="00A41A5D"/>
    <w:rsid w:val="00A42E17"/>
    <w:rsid w:val="00A43FCD"/>
    <w:rsid w:val="00A47461"/>
    <w:rsid w:val="00A50662"/>
    <w:rsid w:val="00A51300"/>
    <w:rsid w:val="00A5195D"/>
    <w:rsid w:val="00A53C05"/>
    <w:rsid w:val="00A54572"/>
    <w:rsid w:val="00A55192"/>
    <w:rsid w:val="00A57CA5"/>
    <w:rsid w:val="00A645AD"/>
    <w:rsid w:val="00A669DD"/>
    <w:rsid w:val="00A7010C"/>
    <w:rsid w:val="00A70C5B"/>
    <w:rsid w:val="00A7333B"/>
    <w:rsid w:val="00A77D5C"/>
    <w:rsid w:val="00A86D6A"/>
    <w:rsid w:val="00A9532C"/>
    <w:rsid w:val="00A95804"/>
    <w:rsid w:val="00A97EC6"/>
    <w:rsid w:val="00AB3226"/>
    <w:rsid w:val="00AB35AE"/>
    <w:rsid w:val="00AC3034"/>
    <w:rsid w:val="00AC5517"/>
    <w:rsid w:val="00AD0221"/>
    <w:rsid w:val="00AD04DF"/>
    <w:rsid w:val="00AD07FA"/>
    <w:rsid w:val="00AD1F7D"/>
    <w:rsid w:val="00AD2D09"/>
    <w:rsid w:val="00AD6B63"/>
    <w:rsid w:val="00AE014E"/>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4A9C"/>
    <w:rsid w:val="00B43CDF"/>
    <w:rsid w:val="00B44E27"/>
    <w:rsid w:val="00B5151C"/>
    <w:rsid w:val="00B55EB9"/>
    <w:rsid w:val="00B61118"/>
    <w:rsid w:val="00B6435E"/>
    <w:rsid w:val="00B64698"/>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15AE"/>
    <w:rsid w:val="00BE2C3F"/>
    <w:rsid w:val="00BE3EB8"/>
    <w:rsid w:val="00BE5BA5"/>
    <w:rsid w:val="00BE6FEC"/>
    <w:rsid w:val="00BF07FB"/>
    <w:rsid w:val="00BF083E"/>
    <w:rsid w:val="00BF1DF0"/>
    <w:rsid w:val="00BF2102"/>
    <w:rsid w:val="00BF3317"/>
    <w:rsid w:val="00BF3BCA"/>
    <w:rsid w:val="00BF576E"/>
    <w:rsid w:val="00BF5C7D"/>
    <w:rsid w:val="00C009EF"/>
    <w:rsid w:val="00C0201E"/>
    <w:rsid w:val="00C06CEF"/>
    <w:rsid w:val="00C109E5"/>
    <w:rsid w:val="00C154C7"/>
    <w:rsid w:val="00C1766D"/>
    <w:rsid w:val="00C24CF7"/>
    <w:rsid w:val="00C26727"/>
    <w:rsid w:val="00C26953"/>
    <w:rsid w:val="00C30197"/>
    <w:rsid w:val="00C30202"/>
    <w:rsid w:val="00C32344"/>
    <w:rsid w:val="00C34F3D"/>
    <w:rsid w:val="00C35424"/>
    <w:rsid w:val="00C362EC"/>
    <w:rsid w:val="00C36EC4"/>
    <w:rsid w:val="00C3738D"/>
    <w:rsid w:val="00C41249"/>
    <w:rsid w:val="00C423A7"/>
    <w:rsid w:val="00C431C0"/>
    <w:rsid w:val="00C46614"/>
    <w:rsid w:val="00C46923"/>
    <w:rsid w:val="00C5133D"/>
    <w:rsid w:val="00C524B7"/>
    <w:rsid w:val="00C53DC6"/>
    <w:rsid w:val="00C5516C"/>
    <w:rsid w:val="00C55371"/>
    <w:rsid w:val="00C55F16"/>
    <w:rsid w:val="00C618CA"/>
    <w:rsid w:val="00C6684E"/>
    <w:rsid w:val="00C677C6"/>
    <w:rsid w:val="00C748C7"/>
    <w:rsid w:val="00C868AC"/>
    <w:rsid w:val="00C875F9"/>
    <w:rsid w:val="00C92F9C"/>
    <w:rsid w:val="00C941BB"/>
    <w:rsid w:val="00C94789"/>
    <w:rsid w:val="00C953D6"/>
    <w:rsid w:val="00CA0887"/>
    <w:rsid w:val="00CA0EED"/>
    <w:rsid w:val="00CA2618"/>
    <w:rsid w:val="00CA3F53"/>
    <w:rsid w:val="00CB46AF"/>
    <w:rsid w:val="00CB731B"/>
    <w:rsid w:val="00CC20B0"/>
    <w:rsid w:val="00CC2385"/>
    <w:rsid w:val="00CC2799"/>
    <w:rsid w:val="00CC40B8"/>
    <w:rsid w:val="00CC4B66"/>
    <w:rsid w:val="00CD0213"/>
    <w:rsid w:val="00CD20BC"/>
    <w:rsid w:val="00CD4BEF"/>
    <w:rsid w:val="00CE137A"/>
    <w:rsid w:val="00CE2416"/>
    <w:rsid w:val="00CE2DC2"/>
    <w:rsid w:val="00CE695E"/>
    <w:rsid w:val="00CE7CEE"/>
    <w:rsid w:val="00CF1FE9"/>
    <w:rsid w:val="00CF361B"/>
    <w:rsid w:val="00CF5192"/>
    <w:rsid w:val="00CF589F"/>
    <w:rsid w:val="00CF6740"/>
    <w:rsid w:val="00CF685D"/>
    <w:rsid w:val="00D176C5"/>
    <w:rsid w:val="00D212CD"/>
    <w:rsid w:val="00D22B2C"/>
    <w:rsid w:val="00D23B3E"/>
    <w:rsid w:val="00D24F02"/>
    <w:rsid w:val="00D3027E"/>
    <w:rsid w:val="00D32D55"/>
    <w:rsid w:val="00D33126"/>
    <w:rsid w:val="00D451B8"/>
    <w:rsid w:val="00D4728D"/>
    <w:rsid w:val="00D56342"/>
    <w:rsid w:val="00D60F37"/>
    <w:rsid w:val="00D6394E"/>
    <w:rsid w:val="00D63F55"/>
    <w:rsid w:val="00D72946"/>
    <w:rsid w:val="00D74171"/>
    <w:rsid w:val="00D74623"/>
    <w:rsid w:val="00D7573C"/>
    <w:rsid w:val="00D7579B"/>
    <w:rsid w:val="00D77EC0"/>
    <w:rsid w:val="00D80D23"/>
    <w:rsid w:val="00D853B4"/>
    <w:rsid w:val="00D87C56"/>
    <w:rsid w:val="00D93C79"/>
    <w:rsid w:val="00D9727E"/>
    <w:rsid w:val="00DA06BD"/>
    <w:rsid w:val="00DA0BFF"/>
    <w:rsid w:val="00DA562F"/>
    <w:rsid w:val="00DA6FBA"/>
    <w:rsid w:val="00DB21E1"/>
    <w:rsid w:val="00DB5700"/>
    <w:rsid w:val="00DB5B66"/>
    <w:rsid w:val="00DC1856"/>
    <w:rsid w:val="00DC2B67"/>
    <w:rsid w:val="00DC4D79"/>
    <w:rsid w:val="00DD1DDD"/>
    <w:rsid w:val="00DD506A"/>
    <w:rsid w:val="00DD59A3"/>
    <w:rsid w:val="00DE10DB"/>
    <w:rsid w:val="00DE3D41"/>
    <w:rsid w:val="00DF07F9"/>
    <w:rsid w:val="00DF0DF9"/>
    <w:rsid w:val="00DF7964"/>
    <w:rsid w:val="00DF7DFC"/>
    <w:rsid w:val="00E01432"/>
    <w:rsid w:val="00E03089"/>
    <w:rsid w:val="00E040A8"/>
    <w:rsid w:val="00E07FA0"/>
    <w:rsid w:val="00E110FD"/>
    <w:rsid w:val="00E111DA"/>
    <w:rsid w:val="00E132C6"/>
    <w:rsid w:val="00E14F50"/>
    <w:rsid w:val="00E15DE1"/>
    <w:rsid w:val="00E218B5"/>
    <w:rsid w:val="00E2360E"/>
    <w:rsid w:val="00E27927"/>
    <w:rsid w:val="00E3214F"/>
    <w:rsid w:val="00E4102B"/>
    <w:rsid w:val="00E43C89"/>
    <w:rsid w:val="00E45F78"/>
    <w:rsid w:val="00E46158"/>
    <w:rsid w:val="00E476E3"/>
    <w:rsid w:val="00E52215"/>
    <w:rsid w:val="00E53B0C"/>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48A2"/>
    <w:rsid w:val="00EA62EB"/>
    <w:rsid w:val="00EA7911"/>
    <w:rsid w:val="00EC0DDE"/>
    <w:rsid w:val="00EC2774"/>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15BA7"/>
    <w:rsid w:val="00F2029C"/>
    <w:rsid w:val="00F21BD2"/>
    <w:rsid w:val="00F24854"/>
    <w:rsid w:val="00F254B3"/>
    <w:rsid w:val="00F26B86"/>
    <w:rsid w:val="00F30B8C"/>
    <w:rsid w:val="00F378EE"/>
    <w:rsid w:val="00F41548"/>
    <w:rsid w:val="00F44038"/>
    <w:rsid w:val="00F447C8"/>
    <w:rsid w:val="00F46F82"/>
    <w:rsid w:val="00F470C2"/>
    <w:rsid w:val="00F477C0"/>
    <w:rsid w:val="00F478E1"/>
    <w:rsid w:val="00F53C8E"/>
    <w:rsid w:val="00F54533"/>
    <w:rsid w:val="00F61F25"/>
    <w:rsid w:val="00F62DF5"/>
    <w:rsid w:val="00F63E8F"/>
    <w:rsid w:val="00F64E54"/>
    <w:rsid w:val="00F66E86"/>
    <w:rsid w:val="00F7285C"/>
    <w:rsid w:val="00F775AC"/>
    <w:rsid w:val="00F7773F"/>
    <w:rsid w:val="00F813B4"/>
    <w:rsid w:val="00F879F4"/>
    <w:rsid w:val="00F91DAC"/>
    <w:rsid w:val="00F91F05"/>
    <w:rsid w:val="00F92997"/>
    <w:rsid w:val="00F94E95"/>
    <w:rsid w:val="00F96207"/>
    <w:rsid w:val="00F96756"/>
    <w:rsid w:val="00F97615"/>
    <w:rsid w:val="00FA0529"/>
    <w:rsid w:val="00FA3B80"/>
    <w:rsid w:val="00FA4F60"/>
    <w:rsid w:val="00FA610A"/>
    <w:rsid w:val="00FA7AF0"/>
    <w:rsid w:val="00FB113D"/>
    <w:rsid w:val="00FB7658"/>
    <w:rsid w:val="00FC37BD"/>
    <w:rsid w:val="00FC3D42"/>
    <w:rsid w:val="00FC4700"/>
    <w:rsid w:val="00FD0D53"/>
    <w:rsid w:val="00FD16B9"/>
    <w:rsid w:val="00FD2AA9"/>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202"/>
    <w:pPr>
      <w:spacing w:line="480" w:lineRule="auto"/>
      <w:ind w:right="20" w:firstLine="720"/>
    </w:pPr>
    <w:rPr>
      <w:rFonts w:ascii="Times New Roman" w:eastAsiaTheme="minorEastAsia" w:hAnsi="Times New Roman" w:cs="Times New Roman"/>
      <w:kern w:val="24"/>
      <w:lang w:val="en-US" w:eastAsia="zh-CN"/>
    </w:rPr>
  </w:style>
  <w:style w:type="paragraph" w:styleId="Heading1">
    <w:name w:val="heading 1"/>
    <w:basedOn w:val="Normal"/>
    <w:next w:val="Normal"/>
    <w:link w:val="Heading1Char"/>
    <w:uiPriority w:val="3"/>
    <w:qFormat/>
    <w:rsid w:val="00DF07F9"/>
    <w:pPr>
      <w:keepNext/>
      <w:keepLines/>
      <w:ind w:firstLine="0"/>
      <w:jc w:val="center"/>
      <w:outlineLvl w:val="0"/>
    </w:pPr>
    <w:rPr>
      <w:rFonts w:eastAsiaTheme="majorEastAsia" w:cstheme="majorBidi"/>
      <w:b/>
      <w:bCs/>
    </w:rPr>
  </w:style>
  <w:style w:type="paragraph" w:styleId="Heading2">
    <w:name w:val="heading 2"/>
    <w:basedOn w:val="Heading1"/>
    <w:next w:val="Normal"/>
    <w:link w:val="Heading2Char"/>
    <w:uiPriority w:val="3"/>
    <w:unhideWhenUsed/>
    <w:qFormat/>
    <w:rsid w:val="00092049"/>
    <w:pPr>
      <w:jc w:val="left"/>
      <w:outlineLvl w:val="1"/>
    </w:p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DF07F9"/>
    <w:rPr>
      <w:rFonts w:ascii="Times New Roman" w:eastAsiaTheme="majorEastAsia" w:hAnsi="Times New Roman" w:cstheme="majorBidi"/>
      <w:b/>
      <w:bCs/>
      <w:kern w:val="24"/>
      <w:lang w:val="en-US" w:eastAsia="zh-CN"/>
    </w:rPr>
  </w:style>
  <w:style w:type="character" w:customStyle="1" w:styleId="Heading2Char">
    <w:name w:val="Heading 2 Char"/>
    <w:basedOn w:val="DefaultParagraphFont"/>
    <w:link w:val="Heading2"/>
    <w:uiPriority w:val="3"/>
    <w:rsid w:val="00092049"/>
    <w:rPr>
      <w:rFonts w:ascii="Times New Roman" w:eastAsiaTheme="majorEastAsia" w:hAnsi="Times New Roman" w:cstheme="majorBidi"/>
      <w:b/>
      <w:bCs/>
      <w:kern w:val="24"/>
      <w:lang w:val="en-US" w:eastAsia="zh-CN"/>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C423A7"/>
    <w:pPr>
      <w:ind w:left="720" w:hanging="72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217079">
      <w:bodyDiv w:val="1"/>
      <w:marLeft w:val="0"/>
      <w:marRight w:val="0"/>
      <w:marTop w:val="0"/>
      <w:marBottom w:val="0"/>
      <w:divBdr>
        <w:top w:val="none" w:sz="0" w:space="0" w:color="auto"/>
        <w:left w:val="none" w:sz="0" w:space="0" w:color="auto"/>
        <w:bottom w:val="none" w:sz="0" w:space="0" w:color="auto"/>
        <w:right w:val="none" w:sz="0" w:space="0" w:color="auto"/>
      </w:divBdr>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027632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view_only=6f29e185bac745d991b95e56cdb45fa6"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3</Pages>
  <Words>11268</Words>
  <Characters>64233</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6</cp:revision>
  <cp:lastPrinted>2023-01-27T13:32:00Z</cp:lastPrinted>
  <dcterms:created xsi:type="dcterms:W3CDTF">2023-03-10T14:35:00Z</dcterms:created>
  <dcterms:modified xsi:type="dcterms:W3CDTF">2023-03-1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24yq7R2Z"/&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